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85AE04" w14:textId="4B74DB46" w:rsidR="00761F37" w:rsidRDefault="00EC0447">
      <w:bookmarkStart w:id="0" w:name="_GoBack"/>
      <w:bookmarkEnd w:id="0"/>
      <w:r>
        <w:rPr>
          <w:b/>
          <w:bCs/>
        </w:rPr>
        <w:t>Appendix A – Explanation Imputation Methods</w:t>
      </w:r>
    </w:p>
    <w:p w14:paraId="5871ABEA" w14:textId="77777777" w:rsidR="00761F37" w:rsidRDefault="00EC0447">
      <w:r>
        <w:t>In this supplementary material we will explain which values are required to be calculated in the training data and which R packages are used per implemented method. We will also explain step by step what we do for each method. We will focus specifically on JMI and CMI as mean imputation is relatively straightforward. In addition, we will shortly cover the requirements and step-by-step instructions for each evaluation method used. All code is added in appendix C.</w:t>
      </w:r>
    </w:p>
    <w:p w14:paraId="1BDD0F65" w14:textId="77777777" w:rsidR="00761F37" w:rsidRDefault="00EC0447">
      <w:r>
        <w:rPr>
          <w:i/>
        </w:rPr>
        <w:t>Joint modelling imputation</w:t>
      </w:r>
      <w:r>
        <w:rPr>
          <w:i/>
        </w:rPr>
        <w:br/>
      </w:r>
      <w:proofErr w:type="gramStart"/>
      <w:r>
        <w:t>As</w:t>
      </w:r>
      <w:proofErr w:type="gramEnd"/>
      <w:r>
        <w:t xml:space="preserve"> stated JMI allows tailored imputations, making use of covariances between all predictors. More specifically, imputations are randomly sampled from a (multivariate) normal distribution that is conditioned on the observed predictor values. For binary variables, a logistic regression model is used to transform the drawn continuous values into discrete imputations.</w:t>
      </w:r>
    </w:p>
    <w:p w14:paraId="0AA451F0" w14:textId="77777777" w:rsidR="00761F37" w:rsidRDefault="00EC0447">
      <w:r>
        <w:t xml:space="preserve">To implement JMI we first have to calculate the expectation (mean) of all variables included in the data and save this in a single vector. Additionally, a covariance matrix of the data has to be saved in a separate object. We also save the class of each variable included in the data. On a patient-by-patient basis we extract which variables are missing and which are not missing. From the variables that are not missing we save the observed values in a separate vector. Then, using the </w:t>
      </w:r>
      <w:r>
        <w:rPr>
          <w:i/>
        </w:rPr>
        <w:t>rcmvnorm</w:t>
      </w:r>
      <w:r>
        <w:t xml:space="preserve"> function in R, we estimate the conditional multivariate normal distribution using the provided expectations (mu), covariance matrix (sigma), dependent variables (i.e. names of the missing variable), the given non-missing variables and all observed values </w:t>
      </w:r>
      <w:r>
        <w:fldChar w:fldCharType="begin"/>
      </w:r>
      <w:r>
        <w:instrText>ADDIN ZOTERO_ITEM CSL_CITATION {"citationID":"Gk5tAaBA","properties":{"formattedCitation":"(35)","plainCitation":"(35)","noteIndex":0},"citationItems":[{"id":"AXZzZRDk/QTxEN9MD","uris":["http://zotero.org/users/local/H7wqZqMZ/items/TK6U8AF6"],"uri":["http://zotero.org/users/local/H7wqZqMZ/items/TK6U8AF6"],"itemData":{"id":119,"type":"article-journal","title":"condMVNorm: Conditional Multivariate Normal Distribution","URL":"http://CRAN.R-project.org/package=condMVNorm","volume":"R package version 2015.2-1","author":[{"family":"Varadhan","given":"Ravi"}],"issued":{"date-parts":[["2015"]]}}}],"schema":"https://github.com/citation-style-language/schema/raw/master/csl-citation.json"}</w:instrText>
      </w:r>
      <w:r>
        <w:fldChar w:fldCharType="separate"/>
      </w:r>
      <w:bookmarkStart w:id="1" w:name="Bookmark37"/>
      <w:r>
        <w:t>(35)</w:t>
      </w:r>
      <w:r>
        <w:fldChar w:fldCharType="end"/>
      </w:r>
      <w:bookmarkEnd w:id="1"/>
      <w:r>
        <w:t xml:space="preserve">. </w:t>
      </w:r>
    </w:p>
    <w:p w14:paraId="5CE81929" w14:textId="77777777" w:rsidR="00761F37" w:rsidRDefault="00EC0447">
      <w:r>
        <w:t xml:space="preserve">For example, consider a situation where we have two variables of interest </w:t>
      </w:r>
      <m:oMath>
        <m:sSub>
          <m:sSubPr>
            <m:ctrlPr>
              <w:rPr>
                <w:rFonts w:ascii="Cambria Math" w:hAnsi="Cambria Math"/>
              </w:rPr>
            </m:ctrlPr>
          </m:sSubPr>
          <m:e>
            <m:r>
              <w:rPr>
                <w:rFonts w:ascii="Cambria Math" w:hAnsi="Cambria Math"/>
              </w:rPr>
              <m:t>x</m:t>
            </m:r>
          </m:e>
          <m:sub>
            <m:r>
              <w:rPr>
                <w:rFonts w:ascii="Cambria Math" w:hAnsi="Cambria Math"/>
              </w:rPr>
              <m:t>1</m:t>
            </m:r>
          </m:sub>
        </m:sSub>
      </m:oMath>
      <w:r>
        <w:t xml:space="preserve"> (e.g. blood pressure) and </w:t>
      </w:r>
      <m:oMath>
        <m:sSub>
          <m:sSubPr>
            <m:ctrlPr>
              <w:rPr>
                <w:rFonts w:ascii="Cambria Math" w:hAnsi="Cambria Math"/>
              </w:rPr>
            </m:ctrlPr>
          </m:sSubPr>
          <m:e>
            <m:r>
              <w:rPr>
                <w:rFonts w:ascii="Cambria Math" w:hAnsi="Cambria Math"/>
              </w:rPr>
              <m:t>x</m:t>
            </m:r>
          </m:e>
          <m:sub>
            <m:r>
              <w:rPr>
                <w:rFonts w:ascii="Cambria Math" w:hAnsi="Cambria Math"/>
              </w:rPr>
              <m:t>2</m:t>
            </m:r>
          </m:sub>
        </m:sSub>
      </m:oMath>
      <w:r>
        <w:t xml:space="preserve"> (e.g. Body Mass Index). These variables have been fully observed in a previous cohort study, where we calculated their respective means </w:t>
      </w:r>
      <m:oMath>
        <m:sSub>
          <m:sSubPr>
            <m:ctrlPr>
              <w:rPr>
                <w:rFonts w:ascii="Cambria Math" w:hAnsi="Cambria Math"/>
              </w:rPr>
            </m:ctrlPr>
          </m:sSubPr>
          <m:e>
            <m:r>
              <w:rPr>
                <w:rFonts w:ascii="Cambria Math" w:hAnsi="Cambria Math"/>
              </w:rPr>
              <m:t>μ</m:t>
            </m:r>
          </m:e>
          <m:sub>
            <m:r>
              <w:rPr>
                <w:rFonts w:ascii="Cambria Math" w:hAnsi="Cambria Math"/>
              </w:rPr>
              <m:t>1</m:t>
            </m:r>
          </m:sub>
        </m:sSub>
      </m:oMath>
      <w:r>
        <w:t xml:space="preserve"> </w:t>
      </w:r>
      <w:proofErr w:type="gramStart"/>
      <w:r>
        <w:t xml:space="preserve">and </w:t>
      </w:r>
      <m:oMath>
        <m:sSub>
          <m:sSubPr>
            <m:ctrlPr>
              <w:rPr>
                <w:rFonts w:ascii="Cambria Math" w:hAnsi="Cambria Math"/>
              </w:rPr>
            </m:ctrlPr>
          </m:sSubPr>
          <m:e>
            <w:proofErr w:type="gramEnd"/>
            <m:r>
              <w:rPr>
                <w:rFonts w:ascii="Cambria Math" w:hAnsi="Cambria Math"/>
              </w:rPr>
              <m:t>μ</m:t>
            </m:r>
          </m:e>
          <m:sub>
            <m:r>
              <w:rPr>
                <w:rFonts w:ascii="Cambria Math" w:hAnsi="Cambria Math"/>
              </w:rPr>
              <m:t>2</m:t>
            </m:r>
          </m:sub>
        </m:sSub>
      </m:oMath>
      <w:r>
        <w:t xml:space="preserve"> , their respective variance </w:t>
      </w:r>
      <m:oMath>
        <m:sSubSup>
          <m:sSubSupPr>
            <m:ctrlPr>
              <w:rPr>
                <w:rFonts w:ascii="Cambria Math" w:hAnsi="Cambria Math"/>
              </w:rPr>
            </m:ctrlPr>
          </m:sSubSupPr>
          <m:e>
            <m:r>
              <w:rPr>
                <w:rFonts w:ascii="Cambria Math" w:hAnsi="Cambria Math"/>
              </w:rPr>
              <m:t>σ</m:t>
            </m:r>
          </m:e>
          <m:sub>
            <m:r>
              <w:rPr>
                <w:rFonts w:ascii="Cambria Math" w:hAnsi="Cambria Math"/>
              </w:rPr>
              <m:t>1</m:t>
            </m:r>
          </m:sub>
          <m:sup>
            <m:r>
              <w:rPr>
                <w:rFonts w:ascii="Cambria Math" w:hAnsi="Cambria Math"/>
              </w:rPr>
              <m:t>2</m:t>
            </m:r>
          </m:sup>
        </m:sSubSup>
      </m:oMath>
      <w:r>
        <w:t xml:space="preserve"> and </w:t>
      </w:r>
      <m:oMath>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oMath>
      <w:r>
        <w:t xml:space="preserve">, and their correlation </w:t>
      </w:r>
      <m:oMath>
        <m:sSub>
          <m:sSubPr>
            <m:ctrlPr>
              <w:rPr>
                <w:rFonts w:ascii="Cambria Math" w:hAnsi="Cambria Math"/>
              </w:rPr>
            </m:ctrlPr>
          </m:sSubPr>
          <m:e>
            <m:r>
              <w:rPr>
                <w:rFonts w:ascii="Cambria Math" w:hAnsi="Cambria Math"/>
              </w:rPr>
              <m:t>ρ</m:t>
            </m:r>
          </m:e>
          <m:sub>
            <m:r>
              <w:rPr>
                <w:rFonts w:ascii="Cambria Math" w:hAnsi="Cambria Math"/>
              </w:rPr>
              <m:t>1,2</m:t>
            </m:r>
          </m:sub>
        </m:sSub>
      </m:oMath>
      <w:r>
        <w:t xml:space="preserve">. Consider now the encounter with a single new patient for which the Body Mass Index has been measured (i.e. </w:t>
      </w:r>
      <m:oMath>
        <m:sSub>
          <m:sSubPr>
            <m:ctrlPr>
              <w:rPr>
                <w:rFonts w:ascii="Cambria Math" w:hAnsi="Cambria Math"/>
              </w:rPr>
            </m:ctrlPr>
          </m:sSubPr>
          <m:e>
            <m:r>
              <w:rPr>
                <w:rFonts w:ascii="Cambria Math" w:hAnsi="Cambria Math"/>
              </w:rPr>
              <m:t>x</m:t>
            </m:r>
          </m:e>
          <m:sub>
            <m:r>
              <w:rPr>
                <w:rFonts w:ascii="Cambria Math" w:hAnsi="Cambria Math"/>
              </w:rPr>
              <m:t>2</m:t>
            </m:r>
          </m:sub>
        </m:sSub>
      </m:oMath>
      <w:r>
        <w:t xml:space="preserve"> is known), but for which the blood pressure cannot be retrieved (and therefore is missing). Assuming that BMI and blood pressure follow a bivariate Normal distribution, likely values for </w:t>
      </w:r>
      <m:oMath>
        <m:sSub>
          <m:sSubPr>
            <m:ctrlPr>
              <w:rPr>
                <w:rFonts w:ascii="Cambria Math" w:hAnsi="Cambria Math"/>
              </w:rPr>
            </m:ctrlPr>
          </m:sSubPr>
          <m:e>
            <m:r>
              <w:rPr>
                <w:rFonts w:ascii="Cambria Math" w:hAnsi="Cambria Math"/>
              </w:rPr>
              <m:t>x</m:t>
            </m:r>
          </m:e>
          <m:sub>
            <m:r>
              <w:rPr>
                <w:rFonts w:ascii="Cambria Math" w:hAnsi="Cambria Math"/>
              </w:rPr>
              <m:t>1</m:t>
            </m:r>
          </m:sub>
        </m:sSub>
      </m:oMath>
      <w:r>
        <w:t xml:space="preserve"> (given that </w:t>
      </w:r>
      <m:oMath>
        <m:sSub>
          <m:sSubPr>
            <m:ctrlPr>
              <w:rPr>
                <w:rFonts w:ascii="Cambria Math" w:hAnsi="Cambria Math"/>
              </w:rPr>
            </m:ctrlPr>
          </m:sSubPr>
          <m:e>
            <m:r>
              <w:rPr>
                <w:rFonts w:ascii="Cambria Math" w:hAnsi="Cambria Math"/>
              </w:rPr>
              <m:t>x</m:t>
            </m:r>
          </m:e>
          <m:sub>
            <m:r>
              <w:rPr>
                <w:rFonts w:ascii="Cambria Math" w:hAnsi="Cambria Math"/>
              </w:rPr>
              <m:t>2</m:t>
            </m:r>
          </m:sub>
        </m:sSub>
      </m:oMath>
      <w:r>
        <w:t xml:space="preserve"> is known) can be described by a Normal distribution with mean </w:t>
      </w:r>
      <m:oMath>
        <m:sSub>
          <m:sSubPr>
            <m:ctrlPr>
              <w:rPr>
                <w:rFonts w:ascii="Cambria Math" w:hAnsi="Cambria Math"/>
              </w:rPr>
            </m:ctrlPr>
          </m:sSubPr>
          <m:e>
            <m:r>
              <w:rPr>
                <w:rFonts w:ascii="Cambria Math" w:hAnsi="Cambria Math"/>
              </w:rPr>
              <m:t>μ</m:t>
            </m:r>
          </m:e>
          <m:sub>
            <m:r>
              <w:rPr>
                <w:rFonts w:ascii="Cambria Math" w:hAnsi="Cambria Math"/>
              </w:rPr>
              <m:t>1∨2</m:t>
            </m:r>
          </m:sub>
        </m:sSub>
      </m:oMath>
      <w:r>
        <w:t xml:space="preserve"> </w:t>
      </w:r>
      <w:proofErr w:type="gramStart"/>
      <w:r>
        <w:t>and</w:t>
      </w:r>
      <w:proofErr w:type="gramEnd"/>
      <w:r>
        <w:t xml:space="preserve"> variance </w:t>
      </w:r>
      <m:oMath>
        <m:sSubSup>
          <m:sSubSupPr>
            <m:ctrlPr>
              <w:rPr>
                <w:rFonts w:ascii="Cambria Math" w:hAnsi="Cambria Math"/>
              </w:rPr>
            </m:ctrlPr>
          </m:sSubSupPr>
          <m:e>
            <m:r>
              <w:rPr>
                <w:rFonts w:ascii="Cambria Math" w:hAnsi="Cambria Math"/>
              </w:rPr>
              <m:t>σ</m:t>
            </m:r>
          </m:e>
          <m:sub>
            <m:r>
              <w:rPr>
                <w:rFonts w:ascii="Cambria Math" w:hAnsi="Cambria Math"/>
              </w:rPr>
              <m:t>1∨2</m:t>
            </m:r>
          </m:sub>
          <m:sup>
            <m:r>
              <w:rPr>
                <w:rFonts w:ascii="Cambria Math" w:hAnsi="Cambria Math"/>
              </w:rPr>
              <m:t>2</m:t>
            </m:r>
          </m:sup>
        </m:sSubSup>
      </m:oMath>
      <w:r>
        <w:t xml:space="preserve"> where:</w:t>
      </w:r>
    </w:p>
    <w:p w14:paraId="4F1A23D8" w14:textId="77777777" w:rsidR="00761F37" w:rsidRDefault="00C67198">
      <m:oMathPara>
        <m:oMath>
          <m:sSub>
            <m:sSubPr>
              <m:ctrlPr>
                <w:rPr>
                  <w:rFonts w:ascii="Cambria Math" w:hAnsi="Cambria Math"/>
                </w:rPr>
              </m:ctrlPr>
            </m:sSubPr>
            <m:e>
              <m:r>
                <w:rPr>
                  <w:rFonts w:ascii="Cambria Math" w:hAnsi="Cambria Math"/>
                </w:rPr>
                <m:t>μ</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2</m:t>
              </m:r>
            </m:sub>
          </m:sSub>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1</m:t>
                  </m:r>
                </m:sub>
              </m:sSub>
            </m:num>
            <m:den>
              <m:sSub>
                <m:sSubPr>
                  <m:ctrlPr>
                    <w:rPr>
                      <w:rFonts w:ascii="Cambria Math" w:hAnsi="Cambria Math"/>
                    </w:rPr>
                  </m:ctrlPr>
                </m:sSubPr>
                <m:e>
                  <m:r>
                    <w:rPr>
                      <w:rFonts w:ascii="Cambria Math" w:hAnsi="Cambria Math"/>
                    </w:rPr>
                    <m:t>σ</m:t>
                  </m:r>
                </m:e>
                <m:sub>
                  <m:r>
                    <w:rPr>
                      <w:rFonts w:ascii="Cambria Math" w:hAnsi="Cambria Math"/>
                    </w:rPr>
                    <m:t>2</m:t>
                  </m:r>
                </m:sub>
              </m:sSub>
            </m:den>
          </m:f>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2</m:t>
                  </m:r>
                </m:sub>
              </m:sSub>
            </m:e>
          </m:d>
        </m:oMath>
      </m:oMathPara>
    </w:p>
    <w:p w14:paraId="38DDE92A" w14:textId="77777777" w:rsidR="00761F37" w:rsidRDefault="00EC0447">
      <w:proofErr w:type="gramStart"/>
      <w:r>
        <w:lastRenderedPageBreak/>
        <w:t>and</w:t>
      </w:r>
      <w:proofErr w:type="gramEnd"/>
    </w:p>
    <w:p w14:paraId="3446C5FA" w14:textId="77777777" w:rsidR="00761F37" w:rsidRDefault="00C67198">
      <m:oMathPara>
        <m:oMath>
          <m:sSubSup>
            <m:sSubSupPr>
              <m:ctrlPr>
                <w:rPr>
                  <w:rFonts w:ascii="Cambria Math" w:hAnsi="Cambria Math"/>
                </w:rPr>
              </m:ctrlPr>
            </m:sSubSupPr>
            <m:e>
              <m:r>
                <w:rPr>
                  <w:rFonts w:ascii="Cambria Math" w:hAnsi="Cambria Math"/>
                </w:rPr>
                <m:t>σ</m:t>
              </m:r>
            </m:e>
            <m:sub>
              <m:r>
                <w:rPr>
                  <w:rFonts w:ascii="Cambria Math" w:hAnsi="Cambria Math"/>
                </w:rPr>
                <m:t>1∨2</m:t>
              </m:r>
            </m:sub>
            <m:sup>
              <m:r>
                <w:rPr>
                  <w:rFonts w:ascii="Cambria Math" w:hAnsi="Cambria Math"/>
                </w:rPr>
                <m:t>2</m:t>
              </m:r>
            </m:sup>
          </m:sSubSup>
          <m:r>
            <w:rPr>
              <w:rFonts w:ascii="Cambria Math" w:hAnsi="Cambria Math"/>
            </w:rPr>
            <m:t>=</m:t>
          </m:r>
          <m:d>
            <m:dPr>
              <m:ctrlPr>
                <w:rPr>
                  <w:rFonts w:ascii="Cambria Math" w:hAnsi="Cambria Math"/>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1,2</m:t>
                  </m:r>
                </m:sub>
                <m:sup>
                  <m:r>
                    <w:rPr>
                      <w:rFonts w:ascii="Cambria Math" w:hAnsi="Cambria Math"/>
                    </w:rPr>
                    <m:t>2</m:t>
                  </m:r>
                </m:sup>
              </m:sSubSup>
            </m:e>
          </m:d>
          <m:sSubSup>
            <m:sSubSupPr>
              <m:ctrlPr>
                <w:rPr>
                  <w:rFonts w:ascii="Cambria Math" w:hAnsi="Cambria Math"/>
                </w:rPr>
              </m:ctrlPr>
            </m:sSubSupPr>
            <m:e>
              <m:r>
                <w:rPr>
                  <w:rFonts w:ascii="Cambria Math" w:hAnsi="Cambria Math"/>
                </w:rPr>
                <m:t>σ</m:t>
              </m:r>
            </m:e>
            <m:sub>
              <m:r>
                <w:rPr>
                  <w:rFonts w:ascii="Cambria Math" w:hAnsi="Cambria Math"/>
                </w:rPr>
                <m:t>2</m:t>
              </m:r>
            </m:sub>
            <m:sup>
              <m:r>
                <w:rPr>
                  <w:rFonts w:ascii="Cambria Math" w:hAnsi="Cambria Math"/>
                </w:rPr>
                <m:t>2</m:t>
              </m:r>
            </m:sup>
          </m:sSubSup>
        </m:oMath>
      </m:oMathPara>
    </w:p>
    <w:p w14:paraId="1A25D9DF" w14:textId="77777777" w:rsidR="00761F37" w:rsidRDefault="00EC0447">
      <w:r>
        <w:t xml:space="preserve">Hence, imputations for </w:t>
      </w:r>
      <m:oMath>
        <m:sSub>
          <m:sSubPr>
            <m:ctrlPr>
              <w:rPr>
                <w:rFonts w:ascii="Cambria Math" w:hAnsi="Cambria Math"/>
              </w:rPr>
            </m:ctrlPr>
          </m:sSubPr>
          <m:e>
            <m:r>
              <w:rPr>
                <w:rFonts w:ascii="Cambria Math" w:hAnsi="Cambria Math"/>
              </w:rPr>
              <m:t>x</m:t>
            </m:r>
          </m:e>
          <m:sub>
            <m:r>
              <w:rPr>
                <w:rFonts w:ascii="Cambria Math" w:hAnsi="Cambria Math"/>
              </w:rPr>
              <m:t>1</m:t>
            </m:r>
          </m:sub>
        </m:sSub>
      </m:oMath>
      <w:r>
        <w:t xml:space="preserve"> can simply be generated by drawing random samples from the distribution </w:t>
      </w:r>
      <w:proofErr w:type="gramStart"/>
      <w:r>
        <w:t>N(</w:t>
      </w:r>
      <w:proofErr w:type="gramEnd"/>
      <m:oMath>
        <m:sSub>
          <m:sSubPr>
            <m:ctrlPr>
              <w:rPr>
                <w:rFonts w:ascii="Cambria Math" w:hAnsi="Cambria Math"/>
              </w:rPr>
            </m:ctrlPr>
          </m:sSubPr>
          <m:e>
            <m:r>
              <w:rPr>
                <w:rFonts w:ascii="Cambria Math" w:hAnsi="Cambria Math"/>
              </w:rPr>
              <m:t>μ</m:t>
            </m:r>
          </m:e>
          <m:sub>
            <m:r>
              <w:rPr>
                <w:rFonts w:ascii="Cambria Math" w:hAnsi="Cambria Math"/>
              </w:rPr>
              <m:t>1∨2</m:t>
            </m:r>
          </m:sub>
        </m:sSub>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1∨2</m:t>
            </m:r>
          </m:sub>
          <m:sup>
            <m:r>
              <w:rPr>
                <w:rFonts w:ascii="Cambria Math" w:hAnsi="Cambria Math"/>
              </w:rPr>
              <m:t>2</m:t>
            </m:r>
          </m:sup>
        </m:sSubSup>
      </m:oMath>
      <w:r>
        <w:t xml:space="preserve"> ). If only a single imputation is desired, the most likely value for </w:t>
      </w:r>
      <m:oMath>
        <m:sSub>
          <m:sSubPr>
            <m:ctrlPr>
              <w:rPr>
                <w:rFonts w:ascii="Cambria Math" w:hAnsi="Cambria Math"/>
              </w:rPr>
            </m:ctrlPr>
          </m:sSubPr>
          <m:e>
            <m:r>
              <w:rPr>
                <w:rFonts w:ascii="Cambria Math" w:hAnsi="Cambria Math"/>
              </w:rPr>
              <m:t>x</m:t>
            </m:r>
          </m:e>
          <m:sub>
            <m:r>
              <w:rPr>
                <w:rFonts w:ascii="Cambria Math" w:hAnsi="Cambria Math"/>
              </w:rPr>
              <m:t>1</m:t>
            </m:r>
          </m:sub>
        </m:sSub>
      </m:oMath>
      <w:r>
        <w:t xml:space="preserve"> is simply given </w:t>
      </w:r>
      <w:proofErr w:type="gramStart"/>
      <w:r>
        <w:t xml:space="preserve">by </w:t>
      </w:r>
      <w:proofErr w:type="gramEnd"/>
      <m:oMath>
        <m:sSub>
          <m:sSubPr>
            <m:ctrlPr>
              <w:rPr>
                <w:rFonts w:ascii="Cambria Math" w:hAnsi="Cambria Math"/>
              </w:rPr>
            </m:ctrlPr>
          </m:sSubPr>
          <m:e>
            <m:r>
              <w:rPr>
                <w:rFonts w:ascii="Cambria Math" w:hAnsi="Cambria Math"/>
              </w:rPr>
              <m:t>μ</m:t>
            </m:r>
          </m:e>
          <m:sub>
            <m:r>
              <w:rPr>
                <w:rFonts w:ascii="Cambria Math" w:hAnsi="Cambria Math"/>
              </w:rPr>
              <m:t>1∨2</m:t>
            </m:r>
          </m:sub>
        </m:sSub>
      </m:oMath>
      <w:r>
        <w:t>.</w:t>
      </w:r>
    </w:p>
    <w:p w14:paraId="3923EF84" w14:textId="77777777" w:rsidR="00761F37" w:rsidRDefault="00EC0447">
      <w:r>
        <w:t xml:space="preserve">Consider now that </w:t>
      </w:r>
      <m:oMath>
        <m:sSub>
          <m:sSubPr>
            <m:ctrlPr>
              <w:rPr>
                <w:rFonts w:ascii="Cambria Math" w:hAnsi="Cambria Math"/>
              </w:rPr>
            </m:ctrlPr>
          </m:sSubPr>
          <m:e>
            <m:r>
              <w:rPr>
                <w:rFonts w:ascii="Cambria Math" w:hAnsi="Cambria Math"/>
              </w:rPr>
              <m:t>x</m:t>
            </m:r>
          </m:e>
          <m:sub>
            <m:r>
              <w:rPr>
                <w:rFonts w:ascii="Cambria Math" w:hAnsi="Cambria Math"/>
              </w:rPr>
              <m:t>1</m:t>
            </m:r>
          </m:sub>
        </m:sSub>
      </m:oMath>
      <w:r>
        <w:t xml:space="preserve"> is a binary variable (e.g. smoking) instead of a continuous variable. In this case, samples from </w:t>
      </w:r>
      <w:proofErr w:type="gramStart"/>
      <w:r>
        <w:t>N(</w:t>
      </w:r>
      <w:proofErr w:type="gramEnd"/>
      <m:oMath>
        <m:sSub>
          <m:sSubPr>
            <m:ctrlPr>
              <w:rPr>
                <w:rFonts w:ascii="Cambria Math" w:hAnsi="Cambria Math"/>
              </w:rPr>
            </m:ctrlPr>
          </m:sSubPr>
          <m:e>
            <m:r>
              <w:rPr>
                <w:rFonts w:ascii="Cambria Math" w:hAnsi="Cambria Math"/>
              </w:rPr>
              <m:t>μ</m:t>
            </m:r>
          </m:e>
          <m:sub>
            <m:r>
              <w:rPr>
                <w:rFonts w:ascii="Cambria Math" w:hAnsi="Cambria Math"/>
              </w:rPr>
              <m:t>1∨2</m:t>
            </m:r>
          </m:sub>
        </m:sSub>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1∨2</m:t>
            </m:r>
          </m:sub>
          <m:sup>
            <m:r>
              <w:rPr>
                <w:rFonts w:ascii="Cambria Math" w:hAnsi="Cambria Math"/>
              </w:rPr>
              <m:t>2</m:t>
            </m:r>
          </m:sup>
        </m:sSubSup>
      </m:oMath>
      <w:r>
        <w:t xml:space="preserve"> ), denoted as </w:t>
      </w:r>
      <m:oMath>
        <m:sSubSup>
          <m:sSubSupPr>
            <m:ctrlPr>
              <w:rPr>
                <w:rFonts w:ascii="Cambria Math" w:hAnsi="Cambria Math"/>
              </w:rPr>
            </m:ctrlPr>
          </m:sSubSupPr>
          <m:e>
            <m:r>
              <w:rPr>
                <w:rFonts w:ascii="Cambria Math" w:hAnsi="Cambria Math"/>
              </w:rPr>
              <m:t>x</m:t>
            </m:r>
          </m:e>
          <m:sub>
            <m:r>
              <w:rPr>
                <w:rFonts w:ascii="Cambria Math" w:hAnsi="Cambria Math"/>
              </w:rPr>
              <m:t>1∨2</m:t>
            </m:r>
          </m:sub>
          <m:sup/>
        </m:sSubSup>
      </m:oMath>
      <w:r>
        <w:t xml:space="preserve">, may not be appealing to be used as imputation because they are unlikely to be discrete (e.g. 0 or 1) and may even take negative values. For this reason, imputations for </w:t>
      </w:r>
      <m:oMath>
        <m:sSub>
          <m:sSubPr>
            <m:ctrlPr>
              <w:rPr>
                <w:rFonts w:ascii="Cambria Math" w:hAnsi="Cambria Math"/>
              </w:rPr>
            </m:ctrlPr>
          </m:sSubPr>
          <m:e>
            <m:r>
              <w:rPr>
                <w:rFonts w:ascii="Cambria Math" w:hAnsi="Cambria Math"/>
              </w:rPr>
              <m:t>x</m:t>
            </m:r>
          </m:e>
          <m:sub>
            <m:r>
              <w:rPr>
                <w:rFonts w:ascii="Cambria Math" w:hAnsi="Cambria Math"/>
              </w:rPr>
              <m:t>1</m:t>
            </m:r>
          </m:sub>
        </m:sSub>
      </m:oMath>
      <w:r>
        <w:t xml:space="preserve"> are generated according </w:t>
      </w:r>
      <w:proofErr w:type="gramStart"/>
      <w:r>
        <w:t xml:space="preserve">to </w:t>
      </w:r>
      <w:proofErr w:type="gramEnd"/>
      <m:oMath>
        <m:r>
          <w:rPr>
            <w:rFonts w:ascii="Cambria Math" w:hAnsi="Cambria Math"/>
          </w:rPr>
          <m:t>Bernoulli</m:t>
        </m:r>
        <m:d>
          <m:dPr>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1+exp⁡</m:t>
                </m:r>
                <m:d>
                  <m:dPr>
                    <m:ctrlPr>
                      <w:rPr>
                        <w:rFonts w:ascii="Cambria Math" w:hAnsi="Cambria Math"/>
                      </w:rPr>
                    </m:ctrlPr>
                  </m:dPr>
                  <m:e>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2</m:t>
                        </m:r>
                      </m:sub>
                      <m:sup/>
                    </m:sSubSup>
                  </m:e>
                </m:d>
              </m:den>
            </m:f>
          </m:e>
        </m:d>
      </m:oMath>
      <w:r>
        <w:t xml:space="preserve">. Note that for each imputation, a new value of </w:t>
      </w:r>
      <m:oMath>
        <m:sSubSup>
          <m:sSubSupPr>
            <m:ctrlPr>
              <w:rPr>
                <w:rFonts w:ascii="Cambria Math" w:hAnsi="Cambria Math"/>
              </w:rPr>
            </m:ctrlPr>
          </m:sSubSupPr>
          <m:e>
            <m:r>
              <w:rPr>
                <w:rFonts w:ascii="Cambria Math" w:hAnsi="Cambria Math"/>
              </w:rPr>
              <m:t>x</m:t>
            </m:r>
          </m:e>
          <m:sub>
            <m:r>
              <w:rPr>
                <w:rFonts w:ascii="Cambria Math" w:hAnsi="Cambria Math"/>
              </w:rPr>
              <m:t>1∨2</m:t>
            </m:r>
          </m:sub>
          <m:sup/>
        </m:sSubSup>
      </m:oMath>
      <w:r>
        <w:t xml:space="preserve"> need to be sampled.</w:t>
      </w:r>
    </w:p>
    <w:p w14:paraId="32A87AF0" w14:textId="77777777" w:rsidR="00761F37" w:rsidRDefault="00EC0447">
      <w:r>
        <w:t xml:space="preserve">The code that was used can be found in appendix C (function: </w:t>
      </w:r>
      <w:proofErr w:type="gramStart"/>
      <w:r>
        <w:rPr>
          <w:i/>
        </w:rPr>
        <w:t>joint.MI(</w:t>
      </w:r>
      <w:proofErr w:type="gramEnd"/>
      <w:r>
        <w:rPr>
          <w:i/>
        </w:rPr>
        <w:t>)</w:t>
      </w:r>
      <w:r>
        <w:t xml:space="preserve">). Note that the amount of imputed values is specified beforehand (i.e. n.imp). Also note that the mean vector </w:t>
      </w:r>
      <w:r>
        <w:rPr>
          <w:i/>
        </w:rPr>
        <w:t>mu</w:t>
      </w:r>
      <w:r>
        <w:t xml:space="preserve"> and covariance matrix </w:t>
      </w:r>
      <w:r>
        <w:rPr>
          <w:i/>
        </w:rPr>
        <w:t xml:space="preserve">sigma </w:t>
      </w:r>
      <w:r>
        <w:t xml:space="preserve">of the training data can simply be obtained by applying the R functions </w:t>
      </w:r>
      <w:proofErr w:type="gramStart"/>
      <w:r>
        <w:rPr>
          <w:i/>
        </w:rPr>
        <w:t>colMeans(</w:t>
      </w:r>
      <w:proofErr w:type="gramEnd"/>
      <w:r>
        <w:rPr>
          <w:i/>
        </w:rPr>
        <w:t xml:space="preserve">) </w:t>
      </w:r>
      <w:r>
        <w:t xml:space="preserve">and </w:t>
      </w:r>
      <w:r>
        <w:rPr>
          <w:i/>
        </w:rPr>
        <w:t>cov()</w:t>
      </w:r>
      <w:r>
        <w:t xml:space="preserve"> to the corresponding data frame. In case the training data are affected by missing values, R packages such as </w:t>
      </w:r>
      <w:r>
        <w:rPr>
          <w:i/>
        </w:rPr>
        <w:t>mvnmle</w:t>
      </w:r>
      <w:r>
        <w:t xml:space="preserve"> can be used to obtain maximum likelihood estimates for the original mean and covariance.</w:t>
      </w:r>
    </w:p>
    <w:p w14:paraId="048116D1" w14:textId="77777777" w:rsidR="00761F37" w:rsidRDefault="00EC0447">
      <w:r>
        <w:rPr>
          <w:i/>
        </w:rPr>
        <w:t>Conditional modelling imputation</w:t>
      </w:r>
      <w:r>
        <w:br/>
      </w:r>
      <w:proofErr w:type="gramStart"/>
      <w:r>
        <w:t>To</w:t>
      </w:r>
      <w:proofErr w:type="gramEnd"/>
      <w:r>
        <w:t xml:space="preserve"> implement CMI we, before calculating other separate values, estimate each conditional model based on the training data. This entails iterating over all columns in the training data, specifying a conditional model (e.g. logistic) based on the type of dependent variable (e.g. binary). We save the conditional models in a list to be used in our imputation.</w:t>
      </w:r>
    </w:p>
    <w:p w14:paraId="67550A4B" w14:textId="77777777" w:rsidR="00761F37" w:rsidRDefault="00EC0447">
      <w:r>
        <w:t xml:space="preserve">Note that we use the function </w:t>
      </w:r>
      <w:r>
        <w:rPr>
          <w:i/>
        </w:rPr>
        <w:t>estimice</w:t>
      </w:r>
      <w:r>
        <w:t xml:space="preserve"> instead of </w:t>
      </w:r>
      <w:r>
        <w:rPr>
          <w:i/>
        </w:rPr>
        <w:t>glm</w:t>
      </w:r>
      <w:r>
        <w:t xml:space="preserve"> when modeling continuous variables. This approach is analogous to the imputation of missing continuous variables in the R package </w:t>
      </w:r>
      <w:r>
        <w:rPr>
          <w:i/>
        </w:rPr>
        <w:t>mice</w:t>
      </w:r>
      <w:r>
        <w:t xml:space="preserve"> when adopting the </w:t>
      </w:r>
      <w:r>
        <w:rPr>
          <w:i/>
        </w:rPr>
        <w:t>mice.impute.norm</w:t>
      </w:r>
      <w:r>
        <w:t xml:space="preserve"> function. The </w:t>
      </w:r>
      <w:r>
        <w:rPr>
          <w:i/>
        </w:rPr>
        <w:t xml:space="preserve">estimice </w:t>
      </w:r>
      <w:r>
        <w:t>function is a least squares implementation of ridge regression, and can therefore better handle situations where training samples are relatively small.</w:t>
      </w:r>
    </w:p>
    <w:p w14:paraId="4478CC31" w14:textId="77777777" w:rsidR="00761F37" w:rsidRDefault="00EC0447">
      <w:r>
        <w:t xml:space="preserve">The fitted regression models (one for each variable of interest) can then be used to generate imputations in new patients. In similar fashion to JMI, our implementation of CMI requires the means, covariance and data classes of the training data. The method first checks, on a patient-by-patient basis, </w:t>
      </w:r>
      <w:r>
        <w:lastRenderedPageBreak/>
        <w:t xml:space="preserve">how many variables are </w:t>
      </w:r>
      <w:proofErr w:type="gramStart"/>
      <w:r>
        <w:t>missing.</w:t>
      </w:r>
      <w:proofErr w:type="gramEnd"/>
      <w:r>
        <w:t xml:space="preserve"> We start with this distinction as single and multiple missing </w:t>
      </w:r>
      <w:proofErr w:type="gramStart"/>
      <w:r>
        <w:t>variable</w:t>
      </w:r>
      <w:proofErr w:type="gramEnd"/>
      <w:r>
        <w:t xml:space="preserve"> require a different approach. </w:t>
      </w:r>
    </w:p>
    <w:p w14:paraId="693E51AF" w14:textId="77777777" w:rsidR="00761F37" w:rsidRDefault="00EC0447">
      <w:r>
        <w:t xml:space="preserve">In short: when a single predictor has a missing value, the fitted regression model of that predictor can directly be used to generate an imputed value. When multiple predictors have jointly missing values, the conditional models need to be combined through Markov Chain Monte Carlo sampling </w:t>
      </w:r>
      <w:r>
        <w:fldChar w:fldCharType="begin"/>
      </w:r>
      <w:r>
        <w:instrText>ADDIN ZOTERO_ITEM CSL_CITATION {"citationID":"JUvBUwla","properties":{"formattedCitation":"(41)","plainCitation":"(41)","noteIndex":0},"citationItems":[{"id":100,"uris":["http://zotero.org/users/6411374/items/DBJM9WQS"],"uri":["http://zotero.org/users/6411374/items/DBJM9WQS"],"itemData":{"id":100,"type":"book","event-place":"Place of publication not identified","ISBN":"978-1-4612-1276-8","language":"en","note":"OCLC: 968504366","publisher":"Springer","publisher-place":"Place of publication not identified","source":"Open WorldCat","title":"Monte carlo methods in bayesian computation.","author":[{"family":"Chen","given":"Ming-Hui"}],"issued":{"date-parts":[["2013"]]}}}],"schema":"https://github.com/citation-style-language/schema/raw/master/csl-citation.json"}</w:instrText>
      </w:r>
      <w:r>
        <w:fldChar w:fldCharType="separate"/>
      </w:r>
      <w:bookmarkStart w:id="2" w:name="Bookmark38"/>
      <w:r>
        <w:t>(41)</w:t>
      </w:r>
      <w:r>
        <w:fldChar w:fldCharType="end"/>
      </w:r>
      <w:bookmarkEnd w:id="2"/>
      <w:r>
        <w:t xml:space="preserve">. Missing values are then first initialized to an arbitrary value, and updated iteratively by applying the procedure for a single missing value successively on each missing value. </w:t>
      </w:r>
    </w:p>
    <w:p w14:paraId="16D09745" w14:textId="77777777" w:rsidR="00761F37" w:rsidRDefault="00EC0447">
      <w:r>
        <w:t xml:space="preserve">More specifically: when the patient has a single missing variable, we specify the variables on which each model should be based, thus excluding the missing variable. If the missing variable is binary we use the regression coefficients of the relevant imputation model (i.e. as estimated in </w:t>
      </w:r>
      <w:r>
        <w:rPr>
          <w:i/>
        </w:rPr>
        <w:t>conditional.estimation</w:t>
      </w:r>
      <w:r>
        <w:t xml:space="preserve"> function) and its corresponding covariance matrix to draw a random sample of imputation coefficients. Hereto, we use a multivariate T-distribution as implemented in the R function </w:t>
      </w:r>
      <w:r>
        <w:rPr>
          <w:i/>
        </w:rPr>
        <w:t xml:space="preserve">rmvt </w:t>
      </w:r>
      <w:r>
        <w:fldChar w:fldCharType="begin"/>
      </w:r>
      <w:r>
        <w:rPr>
          <w:i/>
        </w:rPr>
        <w:instrText>ADDIN ZOTERO_ITEM CSL_CITATION {"citationID":"321x4l3E","properties":{"formattedCitation":"(42)","plainCitation":"(42)","noteIndex":0},"citationItems":[{"id":640,"uris":["http://zotero.org/users/6411374/items/HWJF6F3K"],"uri":["http://zotero.org/users/6411374/items/HWJF6F3K"],"itemData":{"id":640,"type":"article-journal","container-title":"Journal of Statistical Software","title":"mvtnorm: Multivariate Normal and t Distributions","URL":"http://CRAN.R-project.org/package=mvtnorm","author":[{"family":"Genz","given":"Alan"},{"family":"Bretz","given":"Frank"},{"family":"Miwa","given":"Tetsuhisa"},{"family":"Mi","given":"Xuefei"},{"family":"Leisch","given":"Friedrich"},{"family":"Scheipl","given":"Fabian"},{"family":"Hothorn","given":"Torsten"}],"issued":{"date-parts":[["2018"]]}}}],"schema":"https://github.com/citation-style-language/schema/raw/master/csl-citation.json"}</w:instrText>
      </w:r>
      <w:r>
        <w:rPr>
          <w:i/>
        </w:rPr>
        <w:fldChar w:fldCharType="separate"/>
      </w:r>
      <w:bookmarkStart w:id="3" w:name="Bookmark39"/>
      <w:r>
        <w:rPr>
          <w:i/>
        </w:rPr>
        <w:t>(42)</w:t>
      </w:r>
      <w:r>
        <w:rPr>
          <w:i/>
        </w:rPr>
        <w:fldChar w:fldCharType="end"/>
      </w:r>
      <w:bookmarkEnd w:id="3"/>
      <w:r>
        <w:t xml:space="preserve">. The imputation coefficients are then used to calculate a probability, which is then used with a Bernoulli distribution to draw an imputation for the missing value. This process of drawing the betas, calculating a probability and drawing a value from the Bernoulli distribution is done the amount of times we specify (i.e. n.imp). </w:t>
      </w:r>
    </w:p>
    <w:p w14:paraId="5B47ECBC" w14:textId="77777777" w:rsidR="00761F37" w:rsidRDefault="00EC0447">
      <w:r>
        <w:t>When the missing variable is continuous, we use the Bayesian multiple imputation approach described by van Buuren</w:t>
      </w:r>
      <w:r>
        <w:rPr>
          <w:b/>
        </w:rPr>
        <w:t xml:space="preserve"> </w:t>
      </w:r>
      <w:r>
        <w:t xml:space="preserve">and implemented in the R function </w:t>
      </w:r>
      <w:r>
        <w:rPr>
          <w:i/>
        </w:rPr>
        <w:t xml:space="preserve">mice.impute.norm </w:t>
      </w:r>
      <w:r>
        <w:fldChar w:fldCharType="begin"/>
      </w:r>
      <w:r>
        <w:rPr>
          <w:i/>
        </w:rPr>
        <w:instrText>ADDIN ZOTERO_ITEM CSL_CITATION {"citationID":"BdaYVTZJ","properties":{"formattedCitation":"(13)","plainCitation":"(13)","noteIndex":0},"citationItems":[{"id":"AXZzZRDk/uWTLzd0h","uris":["http://zotero.org/users/local/H7wqZqMZ/items/NYCK238C"],"uri":["http://zotero.org/users/local/H7wqZqMZ/items/NYCK238C"],"itemData":{"id":66,"type":"book","edition":"2","publisher":"CRC Press","title":"Flexible Imputation of Missing Data","author":[{"family":"Van Buuren","given":"Stef"}],"issued":{"date-parts":[["2018"]]}}}],"schema":"https://github.com/citation-style-language/schema/raw/master/csl-citation.json"}</w:instrText>
      </w:r>
      <w:r>
        <w:rPr>
          <w:i/>
        </w:rPr>
        <w:fldChar w:fldCharType="separate"/>
      </w:r>
      <w:bookmarkStart w:id="4" w:name="Bookmark40"/>
      <w:r>
        <w:rPr>
          <w:i/>
        </w:rPr>
        <w:t>(13)</w:t>
      </w:r>
      <w:r>
        <w:rPr>
          <w:i/>
        </w:rPr>
        <w:fldChar w:fldCharType="end"/>
      </w:r>
      <w:bookmarkEnd w:id="4"/>
      <w:r>
        <w:t xml:space="preserve">. This approach generates imputation coefficients by sampling from a posterior distribution that is based on the regression coefficients of the relevant imputation model (i.e. as estimated in </w:t>
      </w:r>
      <w:r>
        <w:rPr>
          <w:i/>
        </w:rPr>
        <w:t>conditional.estimation</w:t>
      </w:r>
      <w:r>
        <w:t xml:space="preserve"> function) and standard non-informative priors. This adaptation was necessary to ensure that estimation uncertainty for the residual error variance is also taken into account when generating imputations.</w:t>
      </w:r>
    </w:p>
    <w:p w14:paraId="7151CAC0" w14:textId="77777777" w:rsidR="00761F37" w:rsidRDefault="00EC0447">
      <w:r>
        <w:t xml:space="preserve">When two or more variables are missing for a single patient, the conditional imputation models need to be used in conjunction to generate reliable imputations. Because each imputation model requires complete data on all but one variable, we first initialize each missing variable with a random starting value. To this purpose, we use the means and covariance of the training sample. Then, on a variable-by-variable basis, the starting values are updated by imputing them using all other (original or initiated) values. This process of updating randomly initiated values iterates over each missing variable and is then repeated for a specified number of times to also replace the updated values numerous times. This cyclic generation of updated values is necessary to ensure that the imputed variables depend on each other </w:t>
      </w:r>
      <w:r>
        <w:lastRenderedPageBreak/>
        <w:t>and the observed data, but no longer on their initial values. Updated values from the last iteration are then extracted and used as the imputed values. The process of initializing starting values, updating these values and extracting them is repeated for a prior specified amount (i.e. n.imp).</w:t>
      </w:r>
    </w:p>
    <w:p w14:paraId="69DC1B83" w14:textId="77777777" w:rsidR="00761F37" w:rsidRDefault="00EC0447">
      <w:r>
        <w:t xml:space="preserve">The code in appendix C (functions: </w:t>
      </w:r>
      <w:proofErr w:type="gramStart"/>
      <w:r>
        <w:rPr>
          <w:i/>
        </w:rPr>
        <w:t>conditional.estimation(</w:t>
      </w:r>
      <w:proofErr w:type="gramEnd"/>
      <w:r>
        <w:rPr>
          <w:i/>
        </w:rPr>
        <w:t xml:space="preserve">) </w:t>
      </w:r>
      <w:r>
        <w:t xml:space="preserve">and </w:t>
      </w:r>
      <w:r>
        <w:rPr>
          <w:i/>
        </w:rPr>
        <w:t>conditional.MI()</w:t>
      </w:r>
      <w:r>
        <w:t xml:space="preserve">) was used to implement conditional modelling imputation. Note that the object </w:t>
      </w:r>
      <w:r>
        <w:rPr>
          <w:i/>
        </w:rPr>
        <w:t>model_estimation</w:t>
      </w:r>
      <w:r>
        <w:t xml:space="preserve"> is a list containing the conditional imputation models for each variable, and can be obtained using the function </w:t>
      </w:r>
      <w:proofErr w:type="gramStart"/>
      <w:r>
        <w:rPr>
          <w:i/>
        </w:rPr>
        <w:t>conditional.estimation(</w:t>
      </w:r>
      <w:proofErr w:type="gramEnd"/>
      <w:r>
        <w:rPr>
          <w:i/>
        </w:rPr>
        <w:t>)</w:t>
      </w:r>
      <w:r>
        <w:t>.</w:t>
      </w:r>
    </w:p>
    <w:p w14:paraId="3C1862DB" w14:textId="77777777" w:rsidR="00761F37" w:rsidRDefault="00EC0447">
      <w:pPr>
        <w:rPr>
          <w:b/>
          <w:bCs/>
          <w:i/>
          <w:iCs/>
        </w:rPr>
      </w:pPr>
      <w:r>
        <w:rPr>
          <w:b/>
          <w:bCs/>
          <w:i/>
          <w:iCs/>
        </w:rPr>
        <w:t>Evaluation measures</w:t>
      </w:r>
    </w:p>
    <w:p w14:paraId="0E95457A" w14:textId="77777777" w:rsidR="00761F37" w:rsidRDefault="00EC0447">
      <w:pPr>
        <w:rPr>
          <w:caps/>
        </w:rPr>
      </w:pPr>
      <w:r>
        <w:t xml:space="preserve">Each method provided </w:t>
      </w:r>
      <w:proofErr w:type="gramStart"/>
      <w:r>
        <w:t>an</w:t>
      </w:r>
      <w:proofErr w:type="gramEnd"/>
      <w:r>
        <w:t xml:space="preserve"> three-dimensional array of the data, where the third dimension consisted of the prior specified amount of imputations (i.e. 50 in our analysis) for each of the missing variables. When calculating the RMSE we square the difference between the mean of those imputations and the true value, which gives us a vector of squared deviations. The root of the mean of that vector is the RMSE reported in this study. We calculated the coverage rate by first calculating a 95% confidence interval for each imputed predictor in the hold-out patient according to</w:t>
      </w:r>
    </w:p>
    <w:p w14:paraId="0F970B9A" w14:textId="77777777" w:rsidR="00761F37" w:rsidRDefault="00EC0447">
      <m:oMathPara>
        <m:oMath>
          <m:r>
            <w:rPr>
              <w:rFonts w:ascii="Cambria Math" w:hAnsi="Cambria Math"/>
            </w:rPr>
            <m:t>mean</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sSubSup>
            </m:e>
          </m:d>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50</m:t>
              </m:r>
            </m:sub>
            <m:sup>
              <m:f>
                <m:fPr>
                  <m:type m:val="lin"/>
                  <m:ctrlPr>
                    <w:rPr>
                      <w:rFonts w:ascii="Cambria Math" w:hAnsi="Cambria Math"/>
                    </w:rPr>
                  </m:ctrlPr>
                </m:fPr>
                <m:num>
                  <m:r>
                    <w:rPr>
                      <w:rFonts w:ascii="Cambria Math" w:hAnsi="Cambria Math"/>
                    </w:rPr>
                    <m:t>0.05</m:t>
                  </m:r>
                </m:num>
                <m:den>
                  <m:r>
                    <w:rPr>
                      <w:rFonts w:ascii="Cambria Math" w:hAnsi="Cambria Math"/>
                    </w:rPr>
                    <m:t>2</m:t>
                  </m:r>
                </m:den>
              </m:f>
            </m:sup>
          </m:sSubSup>
          <m:r>
            <w:rPr>
              <w:rFonts w:ascii="Cambria Math" w:hAnsi="Cambria Math"/>
            </w:rPr>
            <m:t>×sd</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sSubSup>
            </m:e>
          </m:d>
        </m:oMath>
      </m:oMathPara>
    </w:p>
    <w:p w14:paraId="30A4C1DA" w14:textId="77777777" w:rsidR="00761F37" w:rsidRDefault="00EC0447">
      <w:r>
        <w:t>Where xi is the ith imputed value (out of a total of 50), and t is a value from a two-sided t-distribution with 50 degrees of freedom. We then specify a binary indicator showing if the confidence interval included the true value. Taking the mean of the binary indicator gives us the percentage of confidence intervals containing the true value.</w:t>
      </w:r>
    </w:p>
    <w:p w14:paraId="3BAD96CC" w14:textId="77777777" w:rsidR="00761F37" w:rsidRDefault="00EC0447">
      <w:r>
        <w:t xml:space="preserve">The code in appendix C was used to calculate both evaluation measures for a single missing predictor (function: </w:t>
      </w:r>
      <w:r>
        <w:rPr>
          <w:i/>
        </w:rPr>
        <w:t>test_single_</w:t>
      </w:r>
      <w:proofErr w:type="gramStart"/>
      <w:r>
        <w:rPr>
          <w:i/>
        </w:rPr>
        <w:t>missing(</w:t>
      </w:r>
      <w:proofErr w:type="gramEnd"/>
      <w:r>
        <w:rPr>
          <w:i/>
        </w:rPr>
        <w:t>)</w:t>
      </w:r>
      <w:r>
        <w:t xml:space="preserve">). Note that the object </w:t>
      </w:r>
      <w:r>
        <w:rPr>
          <w:i/>
        </w:rPr>
        <w:t>knn1</w:t>
      </w:r>
      <w:r>
        <w:t xml:space="preserve"> is the exemplar dataset where all predictors are fully observed. To accommodate deriving the necessary population characteristics from the training data we completed any missing values in the UCC data using K-nearest neighbor imputation (KNN) </w:t>
      </w:r>
      <w:r>
        <w:fldChar w:fldCharType="begin"/>
      </w:r>
      <w:r>
        <w:instrText>ADDIN ZOTERO_ITEM CSL_CITATION {"citationID":"U4WUpkpZ","properties":{"formattedCitation":"(28)","plainCitation":"(28)","noteIndex":0},"citationItems":[{"id":"AXZzZRDk/YaibHLJW","uris":["http://zotero.org/users/local/3SNIHQNV/items/Y7T43426"],"uri":["http://zotero.org/users/local/3SNIHQNV/items/Y7T43426"],"itemData":{"id":7,"type":"article-journal","abstract":"The package VIM (Templ, Alfons, Kowarik, and Prantner 2016) is developed to explore and analyze the structure of missing values in data using visualization methods, to impute these missing values with the built-in imputation methods and to verify the imputation process using visualization tools, as well as to produce high-quality graphics for publications.","container-title":"Journal of Statistical Software","DOI":"10.18637/jss.v074.i07","ISSN":"1548-7660","issue":"7","journalAbbreviation":"J. Stat. Soft.","language":"en","source":"DOI.org (Crossref)","title":"Imputation with the R Package VIM","URL":"http://www.jstatsoft.org/v74/i07/","volume":"74","author":[{"family":"Kowarik","given":"Alexander"},{"family":"Templ","given":"Matthias"}],"accessed":{"date-parts":[["2019",9,26]]},"issued":{"date-parts":[["2016"]]}}}],"schema":"https://github.com/citation-style-language/schema/raw/master/csl-citation.json"}</w:instrText>
      </w:r>
      <w:r>
        <w:fldChar w:fldCharType="separate"/>
      </w:r>
      <w:bookmarkStart w:id="5" w:name="Bookmark41"/>
      <w:r>
        <w:t>(28)</w:t>
      </w:r>
      <w:r>
        <w:fldChar w:fldCharType="end"/>
      </w:r>
      <w:bookmarkEnd w:id="5"/>
      <w:r>
        <w:t xml:space="preserve">. In addition the character </w:t>
      </w:r>
      <w:r>
        <w:rPr>
          <w:i/>
        </w:rPr>
        <w:t>test_var</w:t>
      </w:r>
      <w:r>
        <w:t xml:space="preserve"> specifies the variable for which” missing values are introduced in the Jack-knife procedure.</w:t>
      </w:r>
    </w:p>
    <w:p w14:paraId="0D7ED858" w14:textId="77777777" w:rsidR="00761F37" w:rsidRDefault="00EC0447">
      <w:pPr>
        <w:rPr>
          <w:b/>
          <w:bCs/>
        </w:rPr>
      </w:pPr>
      <w:r>
        <w:br w:type="column"/>
      </w:r>
      <w:r>
        <w:rPr>
          <w:b/>
          <w:bCs/>
        </w:rPr>
        <w:lastRenderedPageBreak/>
        <w:t>Appendix B – Descriptive statistics before imputation</w:t>
      </w:r>
    </w:p>
    <w:tbl>
      <w:tblPr>
        <w:tblStyle w:val="LightShading"/>
        <w:tblW w:w="6458" w:type="dxa"/>
        <w:tblLook w:val="04A0" w:firstRow="1" w:lastRow="0" w:firstColumn="1" w:lastColumn="0" w:noHBand="0" w:noVBand="1"/>
      </w:tblPr>
      <w:tblGrid>
        <w:gridCol w:w="2570"/>
        <w:gridCol w:w="2205"/>
        <w:gridCol w:w="1683"/>
      </w:tblGrid>
      <w:tr w:rsidR="00761F37" w14:paraId="1F4C5F5F" w14:textId="77777777" w:rsidTr="00761F37">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570" w:type="dxa"/>
            <w:shd w:val="clear" w:color="auto" w:fill="auto"/>
            <w:vAlign w:val="center"/>
          </w:tcPr>
          <w:p w14:paraId="563E5F57" w14:textId="77777777" w:rsidR="00761F37" w:rsidRDefault="00761F37">
            <w:pPr>
              <w:pStyle w:val="NoSpacing"/>
              <w:rPr>
                <w:rFonts w:asciiTheme="majorHAnsi" w:hAnsiTheme="majorHAnsi"/>
                <w:color w:val="000000"/>
                <w:szCs w:val="18"/>
              </w:rPr>
            </w:pPr>
          </w:p>
        </w:tc>
        <w:tc>
          <w:tcPr>
            <w:tcW w:w="2205" w:type="dxa"/>
            <w:shd w:val="clear" w:color="auto" w:fill="auto"/>
            <w:vAlign w:val="center"/>
          </w:tcPr>
          <w:p w14:paraId="31DC6F5D" w14:textId="77777777" w:rsidR="00761F37" w:rsidRDefault="00EC0447">
            <w:pPr>
              <w:pStyle w:val="NoSpacing"/>
              <w:cnfStyle w:val="100000000000" w:firstRow="1"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Cs w:val="18"/>
              </w:rPr>
              <w:t>Mean (sd) or n/total (%)*</w:t>
            </w:r>
          </w:p>
        </w:tc>
        <w:tc>
          <w:tcPr>
            <w:tcW w:w="1683" w:type="dxa"/>
            <w:shd w:val="clear" w:color="auto" w:fill="auto"/>
            <w:vAlign w:val="center"/>
          </w:tcPr>
          <w:p w14:paraId="70A905B2" w14:textId="77777777" w:rsidR="00761F37" w:rsidRDefault="00EC0447">
            <w:pPr>
              <w:pStyle w:val="NoSpacing"/>
              <w:cnfStyle w:val="100000000000" w:firstRow="1"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Cs w:val="18"/>
              </w:rPr>
              <w:t>% Missing</w:t>
            </w:r>
          </w:p>
        </w:tc>
      </w:tr>
      <w:tr w:rsidR="00761F37" w14:paraId="6574FBC2" w14:textId="77777777" w:rsidTr="00761F37">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vAlign w:val="center"/>
          </w:tcPr>
          <w:p w14:paraId="4FF393F5" w14:textId="77777777" w:rsidR="00761F37" w:rsidRDefault="00EC0447">
            <w:pPr>
              <w:pStyle w:val="NoSpacing"/>
              <w:rPr>
                <w:rFonts w:asciiTheme="majorHAnsi" w:hAnsiTheme="majorHAnsi"/>
                <w:szCs w:val="18"/>
              </w:rPr>
            </w:pPr>
            <w:r>
              <w:rPr>
                <w:rFonts w:asciiTheme="majorHAnsi" w:hAnsiTheme="majorHAnsi"/>
                <w:szCs w:val="18"/>
              </w:rPr>
              <w:t>Age (years)</w:t>
            </w:r>
          </w:p>
        </w:tc>
        <w:tc>
          <w:tcPr>
            <w:tcW w:w="2205" w:type="dxa"/>
            <w:tcBorders>
              <w:top w:val="nil"/>
              <w:bottom w:val="nil"/>
            </w:tcBorders>
            <w:vAlign w:val="center"/>
          </w:tcPr>
          <w:p w14:paraId="4E7FECAE" w14:textId="77777777"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Cs w:val="18"/>
              </w:rPr>
              <w:t>61.7 (18.2)</w:t>
            </w:r>
          </w:p>
        </w:tc>
        <w:tc>
          <w:tcPr>
            <w:tcW w:w="1683" w:type="dxa"/>
            <w:tcBorders>
              <w:top w:val="nil"/>
              <w:bottom w:val="nil"/>
            </w:tcBorders>
            <w:vAlign w:val="center"/>
          </w:tcPr>
          <w:p w14:paraId="1CA79E6A" w14:textId="77777777"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 w:val="20"/>
                <w:szCs w:val="20"/>
              </w:rPr>
              <w:t>0.00</w:t>
            </w:r>
          </w:p>
        </w:tc>
      </w:tr>
      <w:tr w:rsidR="00761F37" w14:paraId="0FD5E567" w14:textId="77777777" w:rsidTr="00761F37">
        <w:trPr>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shd w:val="clear" w:color="auto" w:fill="auto"/>
            <w:vAlign w:val="center"/>
          </w:tcPr>
          <w:p w14:paraId="53EB249B" w14:textId="77777777" w:rsidR="00761F37" w:rsidRDefault="00EC0447">
            <w:pPr>
              <w:pStyle w:val="NoSpacing"/>
              <w:rPr>
                <w:rFonts w:asciiTheme="majorHAnsi" w:hAnsiTheme="majorHAnsi"/>
                <w:szCs w:val="18"/>
              </w:rPr>
            </w:pPr>
            <w:r>
              <w:rPr>
                <w:rFonts w:asciiTheme="majorHAnsi" w:hAnsiTheme="majorHAnsi"/>
                <w:szCs w:val="18"/>
              </w:rPr>
              <w:t>Sex (1=female; 0=male)</w:t>
            </w:r>
          </w:p>
        </w:tc>
        <w:tc>
          <w:tcPr>
            <w:tcW w:w="2205" w:type="dxa"/>
            <w:tcBorders>
              <w:top w:val="nil"/>
              <w:bottom w:val="nil"/>
            </w:tcBorders>
            <w:shd w:val="clear" w:color="auto" w:fill="auto"/>
            <w:vAlign w:val="center"/>
          </w:tcPr>
          <w:p w14:paraId="7EE8340F" w14:textId="77777777"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Cs w:val="18"/>
              </w:rPr>
              <w:t>1987/3880 (51.2)</w:t>
            </w:r>
          </w:p>
        </w:tc>
        <w:tc>
          <w:tcPr>
            <w:tcW w:w="1683" w:type="dxa"/>
            <w:tcBorders>
              <w:top w:val="nil"/>
              <w:bottom w:val="nil"/>
            </w:tcBorders>
            <w:shd w:val="clear" w:color="auto" w:fill="auto"/>
            <w:vAlign w:val="center"/>
          </w:tcPr>
          <w:p w14:paraId="2D2216EA" w14:textId="77777777"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 w:val="20"/>
                <w:szCs w:val="20"/>
              </w:rPr>
              <w:t>0.00</w:t>
            </w:r>
          </w:p>
        </w:tc>
      </w:tr>
      <w:tr w:rsidR="00761F37" w14:paraId="4D6003E2" w14:textId="77777777" w:rsidTr="00761F37">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vAlign w:val="center"/>
          </w:tcPr>
          <w:p w14:paraId="1BCE6475" w14:textId="77777777" w:rsidR="00761F37" w:rsidRDefault="00EC0447">
            <w:pPr>
              <w:pStyle w:val="NoSpacing"/>
              <w:rPr>
                <w:rFonts w:asciiTheme="majorHAnsi" w:hAnsiTheme="majorHAnsi"/>
                <w:szCs w:val="18"/>
              </w:rPr>
            </w:pPr>
            <w:r>
              <w:rPr>
                <w:rFonts w:asciiTheme="majorHAnsi" w:hAnsiTheme="majorHAnsi"/>
                <w:szCs w:val="18"/>
              </w:rPr>
              <w:t>Smoking (1=yes; 0= no)</w:t>
            </w:r>
          </w:p>
        </w:tc>
        <w:tc>
          <w:tcPr>
            <w:tcW w:w="2205" w:type="dxa"/>
            <w:tcBorders>
              <w:top w:val="nil"/>
              <w:bottom w:val="nil"/>
            </w:tcBorders>
            <w:vAlign w:val="center"/>
          </w:tcPr>
          <w:p w14:paraId="57F08D48" w14:textId="54F65EFC"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Cs w:val="18"/>
              </w:rPr>
              <w:t>363/2583 (14.05)</w:t>
            </w:r>
          </w:p>
        </w:tc>
        <w:tc>
          <w:tcPr>
            <w:tcW w:w="1683" w:type="dxa"/>
            <w:tcBorders>
              <w:top w:val="nil"/>
              <w:bottom w:val="nil"/>
            </w:tcBorders>
            <w:vAlign w:val="center"/>
          </w:tcPr>
          <w:p w14:paraId="4268E683" w14:textId="77777777"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 w:val="20"/>
                <w:szCs w:val="20"/>
              </w:rPr>
              <w:t>24.07</w:t>
            </w:r>
          </w:p>
        </w:tc>
      </w:tr>
      <w:tr w:rsidR="00761F37" w14:paraId="39CBE211" w14:textId="77777777" w:rsidTr="00761F37">
        <w:trPr>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shd w:val="clear" w:color="auto" w:fill="auto"/>
            <w:vAlign w:val="center"/>
          </w:tcPr>
          <w:p w14:paraId="7781DC33" w14:textId="77777777" w:rsidR="00761F37" w:rsidRDefault="00EC0447">
            <w:pPr>
              <w:pStyle w:val="NoSpacing"/>
              <w:rPr>
                <w:rFonts w:asciiTheme="majorHAnsi" w:hAnsiTheme="majorHAnsi"/>
                <w:szCs w:val="18"/>
              </w:rPr>
            </w:pPr>
            <w:r>
              <w:rPr>
                <w:rFonts w:asciiTheme="majorHAnsi" w:hAnsiTheme="majorHAnsi"/>
                <w:szCs w:val="18"/>
              </w:rPr>
              <w:t>SBP (mmHg)</w:t>
            </w:r>
          </w:p>
        </w:tc>
        <w:tc>
          <w:tcPr>
            <w:tcW w:w="2205" w:type="dxa"/>
            <w:tcBorders>
              <w:top w:val="nil"/>
              <w:bottom w:val="nil"/>
            </w:tcBorders>
            <w:shd w:val="clear" w:color="auto" w:fill="auto"/>
            <w:vAlign w:val="center"/>
          </w:tcPr>
          <w:p w14:paraId="4BE98E55" w14:textId="0AA6DA2B"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Cs w:val="18"/>
              </w:rPr>
              <w:t>141.49 (24.2)</w:t>
            </w:r>
          </w:p>
        </w:tc>
        <w:tc>
          <w:tcPr>
            <w:tcW w:w="1683" w:type="dxa"/>
            <w:tcBorders>
              <w:top w:val="nil"/>
              <w:bottom w:val="nil"/>
            </w:tcBorders>
            <w:shd w:val="clear" w:color="auto" w:fill="auto"/>
            <w:vAlign w:val="center"/>
          </w:tcPr>
          <w:p w14:paraId="5A062BD1" w14:textId="77777777"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 w:val="20"/>
                <w:szCs w:val="20"/>
              </w:rPr>
              <w:t>10.54</w:t>
            </w:r>
          </w:p>
        </w:tc>
      </w:tr>
      <w:tr w:rsidR="00761F37" w14:paraId="762F5878" w14:textId="77777777" w:rsidTr="00761F37">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vAlign w:val="center"/>
          </w:tcPr>
          <w:p w14:paraId="5DAC8AA7" w14:textId="77777777" w:rsidR="00761F37" w:rsidRDefault="00EC0447">
            <w:pPr>
              <w:pStyle w:val="NoSpacing"/>
              <w:rPr>
                <w:rFonts w:asciiTheme="majorHAnsi" w:hAnsiTheme="majorHAnsi"/>
                <w:szCs w:val="18"/>
              </w:rPr>
            </w:pPr>
            <w:r>
              <w:rPr>
                <w:rFonts w:asciiTheme="majorHAnsi" w:hAnsiTheme="majorHAnsi"/>
                <w:szCs w:val="18"/>
              </w:rPr>
              <w:t>TC (mmol/l)</w:t>
            </w:r>
          </w:p>
        </w:tc>
        <w:tc>
          <w:tcPr>
            <w:tcW w:w="2205" w:type="dxa"/>
            <w:tcBorders>
              <w:top w:val="nil"/>
              <w:bottom w:val="nil"/>
            </w:tcBorders>
            <w:vAlign w:val="center"/>
          </w:tcPr>
          <w:p w14:paraId="3F5018C3" w14:textId="7A7ECB5D"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Cs w:val="18"/>
              </w:rPr>
              <w:t>5.2 (1.4)</w:t>
            </w:r>
          </w:p>
        </w:tc>
        <w:tc>
          <w:tcPr>
            <w:tcW w:w="1683" w:type="dxa"/>
            <w:tcBorders>
              <w:top w:val="nil"/>
              <w:bottom w:val="nil"/>
            </w:tcBorders>
            <w:vAlign w:val="center"/>
          </w:tcPr>
          <w:p w14:paraId="7ED2C07C" w14:textId="77777777"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 w:val="20"/>
                <w:szCs w:val="20"/>
              </w:rPr>
              <w:t>24.54</w:t>
            </w:r>
          </w:p>
        </w:tc>
      </w:tr>
      <w:tr w:rsidR="00761F37" w14:paraId="0228DF44" w14:textId="77777777" w:rsidTr="00761F37">
        <w:trPr>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shd w:val="clear" w:color="auto" w:fill="auto"/>
            <w:vAlign w:val="center"/>
          </w:tcPr>
          <w:p w14:paraId="1161E484" w14:textId="77777777" w:rsidR="00761F37" w:rsidRDefault="00EC0447">
            <w:pPr>
              <w:pStyle w:val="NoSpacing"/>
              <w:rPr>
                <w:rFonts w:asciiTheme="majorHAnsi" w:hAnsiTheme="majorHAnsi"/>
                <w:szCs w:val="18"/>
              </w:rPr>
            </w:pPr>
            <w:r>
              <w:rPr>
                <w:rFonts w:asciiTheme="majorHAnsi" w:hAnsiTheme="majorHAnsi"/>
                <w:szCs w:val="18"/>
              </w:rPr>
              <w:t>LDL-c (mmol/l)</w:t>
            </w:r>
          </w:p>
        </w:tc>
        <w:tc>
          <w:tcPr>
            <w:tcW w:w="2205" w:type="dxa"/>
            <w:tcBorders>
              <w:top w:val="nil"/>
              <w:bottom w:val="nil"/>
            </w:tcBorders>
            <w:shd w:val="clear" w:color="auto" w:fill="auto"/>
            <w:vAlign w:val="center"/>
          </w:tcPr>
          <w:p w14:paraId="7388453C" w14:textId="2FF667B3"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Cs w:val="18"/>
              </w:rPr>
              <w:t>3.0 (1.2)</w:t>
            </w:r>
          </w:p>
        </w:tc>
        <w:tc>
          <w:tcPr>
            <w:tcW w:w="1683" w:type="dxa"/>
            <w:tcBorders>
              <w:top w:val="nil"/>
              <w:bottom w:val="nil"/>
            </w:tcBorders>
            <w:shd w:val="clear" w:color="auto" w:fill="auto"/>
            <w:vAlign w:val="center"/>
          </w:tcPr>
          <w:p w14:paraId="4DD51238" w14:textId="77777777"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 w:val="20"/>
                <w:szCs w:val="20"/>
              </w:rPr>
              <w:t>26.01</w:t>
            </w:r>
          </w:p>
        </w:tc>
      </w:tr>
      <w:tr w:rsidR="00761F37" w14:paraId="4E803C04" w14:textId="77777777" w:rsidTr="00761F37">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vAlign w:val="center"/>
          </w:tcPr>
          <w:p w14:paraId="7509DCE9" w14:textId="77777777" w:rsidR="00761F37" w:rsidRDefault="00EC0447">
            <w:pPr>
              <w:pStyle w:val="NoSpacing"/>
              <w:rPr>
                <w:rFonts w:asciiTheme="majorHAnsi" w:hAnsiTheme="majorHAnsi"/>
                <w:szCs w:val="18"/>
              </w:rPr>
            </w:pPr>
            <w:r>
              <w:rPr>
                <w:rFonts w:asciiTheme="majorHAnsi" w:hAnsiTheme="majorHAnsi"/>
                <w:szCs w:val="18"/>
              </w:rPr>
              <w:t>HDL-c (mmol/l)</w:t>
            </w:r>
          </w:p>
        </w:tc>
        <w:tc>
          <w:tcPr>
            <w:tcW w:w="2205" w:type="dxa"/>
            <w:tcBorders>
              <w:top w:val="nil"/>
              <w:bottom w:val="nil"/>
            </w:tcBorders>
            <w:vAlign w:val="center"/>
          </w:tcPr>
          <w:p w14:paraId="166CD31B" w14:textId="77777777"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Cs w:val="18"/>
              </w:rPr>
              <w:t>1.4 (0.4)</w:t>
            </w:r>
          </w:p>
        </w:tc>
        <w:tc>
          <w:tcPr>
            <w:tcW w:w="1683" w:type="dxa"/>
            <w:tcBorders>
              <w:top w:val="nil"/>
              <w:bottom w:val="nil"/>
            </w:tcBorders>
            <w:vAlign w:val="center"/>
          </w:tcPr>
          <w:p w14:paraId="67EB71F9" w14:textId="77777777"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 w:val="20"/>
                <w:szCs w:val="20"/>
              </w:rPr>
              <w:t>25.39</w:t>
            </w:r>
          </w:p>
        </w:tc>
      </w:tr>
      <w:tr w:rsidR="00761F37" w14:paraId="1E5607FF" w14:textId="77777777" w:rsidTr="00761F37">
        <w:trPr>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shd w:val="clear" w:color="auto" w:fill="auto"/>
            <w:vAlign w:val="center"/>
          </w:tcPr>
          <w:p w14:paraId="288B4823" w14:textId="77777777" w:rsidR="00761F37" w:rsidRDefault="00EC0447">
            <w:pPr>
              <w:pStyle w:val="NoSpacing"/>
              <w:rPr>
                <w:rFonts w:asciiTheme="majorHAnsi" w:hAnsiTheme="majorHAnsi"/>
                <w:szCs w:val="18"/>
              </w:rPr>
            </w:pPr>
            <w:r>
              <w:rPr>
                <w:rFonts w:asciiTheme="majorHAnsi" w:hAnsiTheme="majorHAnsi"/>
                <w:szCs w:val="18"/>
              </w:rPr>
              <w:t>eGFR (mL/min/1.73m2)</w:t>
            </w:r>
          </w:p>
        </w:tc>
        <w:tc>
          <w:tcPr>
            <w:tcW w:w="2205" w:type="dxa"/>
            <w:tcBorders>
              <w:top w:val="nil"/>
              <w:bottom w:val="nil"/>
            </w:tcBorders>
            <w:shd w:val="clear" w:color="auto" w:fill="auto"/>
            <w:vAlign w:val="center"/>
          </w:tcPr>
          <w:p w14:paraId="025B22A9" w14:textId="43F29BBD"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Cs w:val="18"/>
              </w:rPr>
              <w:t>80.7 (25.6)</w:t>
            </w:r>
          </w:p>
        </w:tc>
        <w:tc>
          <w:tcPr>
            <w:tcW w:w="1683" w:type="dxa"/>
            <w:tcBorders>
              <w:top w:val="nil"/>
              <w:bottom w:val="nil"/>
            </w:tcBorders>
            <w:shd w:val="clear" w:color="auto" w:fill="auto"/>
            <w:vAlign w:val="center"/>
          </w:tcPr>
          <w:p w14:paraId="7D4D6CDB" w14:textId="77777777"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 w:val="20"/>
                <w:szCs w:val="20"/>
              </w:rPr>
              <w:t>15.98</w:t>
            </w:r>
          </w:p>
        </w:tc>
      </w:tr>
      <w:tr w:rsidR="00761F37" w14:paraId="5F6EB6EF" w14:textId="77777777" w:rsidTr="00761F37">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vAlign w:val="center"/>
          </w:tcPr>
          <w:p w14:paraId="657D848C" w14:textId="77777777" w:rsidR="00761F37" w:rsidRDefault="00EC0447">
            <w:pPr>
              <w:pStyle w:val="NoSpacing"/>
              <w:rPr>
                <w:rFonts w:asciiTheme="majorHAnsi" w:hAnsiTheme="majorHAnsi"/>
                <w:szCs w:val="18"/>
              </w:rPr>
            </w:pPr>
            <w:r>
              <w:rPr>
                <w:rFonts w:asciiTheme="majorHAnsi" w:hAnsiTheme="majorHAnsi"/>
                <w:szCs w:val="18"/>
              </w:rPr>
              <w:t>History of CVD (1=yes; 0= no)</w:t>
            </w:r>
          </w:p>
        </w:tc>
        <w:tc>
          <w:tcPr>
            <w:tcW w:w="2205" w:type="dxa"/>
            <w:tcBorders>
              <w:top w:val="nil"/>
              <w:bottom w:val="nil"/>
            </w:tcBorders>
            <w:vAlign w:val="center"/>
          </w:tcPr>
          <w:p w14:paraId="1B52D092" w14:textId="23A85C38"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Cs w:val="18"/>
              </w:rPr>
              <w:t>1063/1907 (55.7)</w:t>
            </w:r>
          </w:p>
        </w:tc>
        <w:tc>
          <w:tcPr>
            <w:tcW w:w="1683" w:type="dxa"/>
            <w:tcBorders>
              <w:top w:val="nil"/>
              <w:bottom w:val="nil"/>
            </w:tcBorders>
            <w:vAlign w:val="center"/>
          </w:tcPr>
          <w:p w14:paraId="53181F1E" w14:textId="77777777"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 w:val="20"/>
                <w:szCs w:val="20"/>
              </w:rPr>
              <w:t>23.45</w:t>
            </w:r>
          </w:p>
        </w:tc>
      </w:tr>
      <w:tr w:rsidR="00761F37" w14:paraId="7E7BE1F1" w14:textId="77777777" w:rsidTr="00761F37">
        <w:trPr>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shd w:val="clear" w:color="auto" w:fill="auto"/>
            <w:vAlign w:val="center"/>
          </w:tcPr>
          <w:p w14:paraId="356CE463" w14:textId="77777777" w:rsidR="00761F37" w:rsidRDefault="00EC0447">
            <w:pPr>
              <w:pStyle w:val="NoSpacing"/>
              <w:rPr>
                <w:rFonts w:asciiTheme="majorHAnsi" w:hAnsiTheme="majorHAnsi"/>
                <w:szCs w:val="18"/>
              </w:rPr>
            </w:pPr>
            <w:r>
              <w:rPr>
                <w:rFonts w:asciiTheme="majorHAnsi" w:hAnsiTheme="majorHAnsi"/>
                <w:szCs w:val="18"/>
              </w:rPr>
              <w:t>History of PAD (1=yes; 0= no)</w:t>
            </w:r>
          </w:p>
        </w:tc>
        <w:tc>
          <w:tcPr>
            <w:tcW w:w="2205" w:type="dxa"/>
            <w:tcBorders>
              <w:top w:val="nil"/>
              <w:bottom w:val="nil"/>
            </w:tcBorders>
            <w:shd w:val="clear" w:color="auto" w:fill="auto"/>
            <w:vAlign w:val="center"/>
          </w:tcPr>
          <w:p w14:paraId="2D828395" w14:textId="02067D24"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Cs w:val="18"/>
              </w:rPr>
              <w:t>271/2699 (10.0)</w:t>
            </w:r>
          </w:p>
        </w:tc>
        <w:tc>
          <w:tcPr>
            <w:tcW w:w="1683" w:type="dxa"/>
            <w:tcBorders>
              <w:top w:val="nil"/>
              <w:bottom w:val="nil"/>
            </w:tcBorders>
            <w:shd w:val="clear" w:color="auto" w:fill="auto"/>
            <w:vAlign w:val="center"/>
          </w:tcPr>
          <w:p w14:paraId="02FEA7E6" w14:textId="77777777"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 w:val="20"/>
                <w:szCs w:val="20"/>
              </w:rPr>
              <w:t>23.45</w:t>
            </w:r>
          </w:p>
        </w:tc>
      </w:tr>
      <w:tr w:rsidR="00761F37" w14:paraId="17E4E335" w14:textId="77777777" w:rsidTr="00761F37">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vAlign w:val="center"/>
          </w:tcPr>
          <w:p w14:paraId="7197CE04" w14:textId="77777777" w:rsidR="00761F37" w:rsidRDefault="00EC0447">
            <w:pPr>
              <w:pStyle w:val="NoSpacing"/>
              <w:rPr>
                <w:rFonts w:asciiTheme="majorHAnsi" w:hAnsiTheme="majorHAnsi"/>
                <w:szCs w:val="18"/>
              </w:rPr>
            </w:pPr>
            <w:r>
              <w:rPr>
                <w:rFonts w:asciiTheme="majorHAnsi" w:hAnsiTheme="majorHAnsi"/>
                <w:szCs w:val="18"/>
              </w:rPr>
              <w:t>History of CHD (1=yes; 0= no)</w:t>
            </w:r>
          </w:p>
        </w:tc>
        <w:tc>
          <w:tcPr>
            <w:tcW w:w="2205" w:type="dxa"/>
            <w:tcBorders>
              <w:top w:val="nil"/>
              <w:bottom w:val="nil"/>
            </w:tcBorders>
            <w:vAlign w:val="center"/>
          </w:tcPr>
          <w:p w14:paraId="67C75CC5" w14:textId="65754D30"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Cs w:val="18"/>
              </w:rPr>
              <w:t>472/2498 (18.9)</w:t>
            </w:r>
          </w:p>
        </w:tc>
        <w:tc>
          <w:tcPr>
            <w:tcW w:w="1683" w:type="dxa"/>
            <w:tcBorders>
              <w:top w:val="nil"/>
              <w:bottom w:val="nil"/>
            </w:tcBorders>
            <w:vAlign w:val="center"/>
          </w:tcPr>
          <w:p w14:paraId="663EF25E" w14:textId="77777777"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 w:val="20"/>
                <w:szCs w:val="20"/>
              </w:rPr>
              <w:t>23.45</w:t>
            </w:r>
          </w:p>
        </w:tc>
      </w:tr>
      <w:tr w:rsidR="00761F37" w14:paraId="5B468BA2" w14:textId="77777777" w:rsidTr="00761F37">
        <w:trPr>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shd w:val="clear" w:color="auto" w:fill="auto"/>
            <w:vAlign w:val="center"/>
          </w:tcPr>
          <w:p w14:paraId="42ED20AD" w14:textId="77777777" w:rsidR="00761F37" w:rsidRDefault="00EC0447">
            <w:pPr>
              <w:pStyle w:val="NoSpacing"/>
              <w:rPr>
                <w:rFonts w:asciiTheme="majorHAnsi" w:hAnsiTheme="majorHAnsi"/>
                <w:szCs w:val="18"/>
              </w:rPr>
            </w:pPr>
            <w:r>
              <w:rPr>
                <w:rFonts w:asciiTheme="majorHAnsi" w:hAnsiTheme="majorHAnsi"/>
                <w:szCs w:val="18"/>
              </w:rPr>
              <w:t>History of CHF (1=yes; 0= no)</w:t>
            </w:r>
          </w:p>
        </w:tc>
        <w:tc>
          <w:tcPr>
            <w:tcW w:w="2205" w:type="dxa"/>
            <w:tcBorders>
              <w:top w:val="nil"/>
              <w:bottom w:val="nil"/>
            </w:tcBorders>
            <w:shd w:val="clear" w:color="auto" w:fill="auto"/>
            <w:vAlign w:val="center"/>
          </w:tcPr>
          <w:p w14:paraId="1E0B5E13" w14:textId="20B207F4"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Cs w:val="18"/>
              </w:rPr>
              <w:t>283/2687 (10.5)</w:t>
            </w:r>
          </w:p>
        </w:tc>
        <w:tc>
          <w:tcPr>
            <w:tcW w:w="1683" w:type="dxa"/>
            <w:tcBorders>
              <w:top w:val="nil"/>
              <w:bottom w:val="nil"/>
            </w:tcBorders>
            <w:shd w:val="clear" w:color="auto" w:fill="auto"/>
            <w:vAlign w:val="center"/>
          </w:tcPr>
          <w:p w14:paraId="3524AE7C" w14:textId="77777777"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 w:val="20"/>
                <w:szCs w:val="20"/>
              </w:rPr>
              <w:t>23.45</w:t>
            </w:r>
          </w:p>
        </w:tc>
      </w:tr>
      <w:tr w:rsidR="00761F37" w14:paraId="2D7CBDBF" w14:textId="77777777" w:rsidTr="00761F37">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vAlign w:val="center"/>
          </w:tcPr>
          <w:p w14:paraId="3C67B5B8" w14:textId="77777777" w:rsidR="00761F37" w:rsidRDefault="00EC0447">
            <w:pPr>
              <w:pStyle w:val="NoSpacing"/>
              <w:rPr>
                <w:rFonts w:asciiTheme="majorHAnsi" w:hAnsiTheme="majorHAnsi"/>
                <w:szCs w:val="18"/>
              </w:rPr>
            </w:pPr>
            <w:r>
              <w:rPr>
                <w:rFonts w:asciiTheme="majorHAnsi" w:hAnsiTheme="majorHAnsi"/>
                <w:szCs w:val="18"/>
              </w:rPr>
              <w:t>History of CVA (1=yes; 0= no)</w:t>
            </w:r>
          </w:p>
        </w:tc>
        <w:tc>
          <w:tcPr>
            <w:tcW w:w="2205" w:type="dxa"/>
            <w:tcBorders>
              <w:top w:val="nil"/>
              <w:bottom w:val="nil"/>
            </w:tcBorders>
            <w:vAlign w:val="center"/>
          </w:tcPr>
          <w:p w14:paraId="71B334F3" w14:textId="6A67BA0A"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Cs w:val="18"/>
              </w:rPr>
              <w:t>449/2521 (17.8)</w:t>
            </w:r>
          </w:p>
        </w:tc>
        <w:tc>
          <w:tcPr>
            <w:tcW w:w="1683" w:type="dxa"/>
            <w:tcBorders>
              <w:top w:val="nil"/>
              <w:bottom w:val="nil"/>
            </w:tcBorders>
            <w:vAlign w:val="center"/>
          </w:tcPr>
          <w:p w14:paraId="030337B5" w14:textId="77777777"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 w:val="20"/>
                <w:szCs w:val="20"/>
              </w:rPr>
              <w:t>23.45</w:t>
            </w:r>
          </w:p>
        </w:tc>
      </w:tr>
      <w:tr w:rsidR="00761F37" w14:paraId="734A5131" w14:textId="77777777" w:rsidTr="00761F37">
        <w:trPr>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shd w:val="clear" w:color="auto" w:fill="auto"/>
            <w:vAlign w:val="center"/>
          </w:tcPr>
          <w:p w14:paraId="25881B90" w14:textId="77777777" w:rsidR="00761F37" w:rsidRDefault="00EC0447">
            <w:pPr>
              <w:pStyle w:val="NoSpacing"/>
              <w:rPr>
                <w:rFonts w:asciiTheme="majorHAnsi" w:hAnsiTheme="majorHAnsi"/>
                <w:szCs w:val="18"/>
              </w:rPr>
            </w:pPr>
            <w:r>
              <w:rPr>
                <w:rFonts w:asciiTheme="majorHAnsi" w:hAnsiTheme="majorHAnsi"/>
                <w:szCs w:val="18"/>
              </w:rPr>
              <w:t>History of DM (1=yes; 0= no)</w:t>
            </w:r>
          </w:p>
        </w:tc>
        <w:tc>
          <w:tcPr>
            <w:tcW w:w="2205" w:type="dxa"/>
            <w:tcBorders>
              <w:top w:val="nil"/>
              <w:bottom w:val="nil"/>
            </w:tcBorders>
            <w:shd w:val="clear" w:color="auto" w:fill="auto"/>
            <w:vAlign w:val="center"/>
          </w:tcPr>
          <w:p w14:paraId="71961F41" w14:textId="2858F67D"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Cs w:val="18"/>
              </w:rPr>
              <w:t>607/2363 (25.6)</w:t>
            </w:r>
          </w:p>
        </w:tc>
        <w:tc>
          <w:tcPr>
            <w:tcW w:w="1683" w:type="dxa"/>
            <w:tcBorders>
              <w:top w:val="nil"/>
              <w:bottom w:val="nil"/>
            </w:tcBorders>
            <w:shd w:val="clear" w:color="auto" w:fill="auto"/>
            <w:vAlign w:val="center"/>
          </w:tcPr>
          <w:p w14:paraId="2739E671" w14:textId="77777777"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 w:val="20"/>
                <w:szCs w:val="20"/>
              </w:rPr>
              <w:t>23.45</w:t>
            </w:r>
          </w:p>
        </w:tc>
      </w:tr>
      <w:tr w:rsidR="00761F37" w14:paraId="3C47DE94" w14:textId="77777777" w:rsidTr="00761F37">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vAlign w:val="center"/>
          </w:tcPr>
          <w:p w14:paraId="0519C455" w14:textId="77777777" w:rsidR="00761F37" w:rsidRDefault="00EC0447">
            <w:pPr>
              <w:pStyle w:val="NoSpacing"/>
              <w:rPr>
                <w:rFonts w:asciiTheme="majorHAnsi" w:hAnsiTheme="majorHAnsi"/>
                <w:szCs w:val="18"/>
              </w:rPr>
            </w:pPr>
            <w:r>
              <w:rPr>
                <w:rFonts w:asciiTheme="majorHAnsi" w:hAnsiTheme="majorHAnsi"/>
                <w:szCs w:val="18"/>
              </w:rPr>
              <w:t>Polyvascular disease</w:t>
            </w:r>
          </w:p>
        </w:tc>
        <w:tc>
          <w:tcPr>
            <w:tcW w:w="2205" w:type="dxa"/>
            <w:tcBorders>
              <w:top w:val="nil"/>
              <w:bottom w:val="nil"/>
            </w:tcBorders>
            <w:vAlign w:val="center"/>
          </w:tcPr>
          <w:p w14:paraId="488DAA59" w14:textId="083391CF"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Cs w:val="18"/>
              </w:rPr>
              <w:t>0.5 (0.8)</w:t>
            </w:r>
          </w:p>
        </w:tc>
        <w:tc>
          <w:tcPr>
            <w:tcW w:w="1683" w:type="dxa"/>
            <w:tcBorders>
              <w:top w:val="nil"/>
              <w:bottom w:val="nil"/>
            </w:tcBorders>
            <w:vAlign w:val="center"/>
          </w:tcPr>
          <w:p w14:paraId="7DCCFE62" w14:textId="77777777"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 w:val="20"/>
                <w:szCs w:val="20"/>
              </w:rPr>
              <w:t>23.45</w:t>
            </w:r>
          </w:p>
        </w:tc>
      </w:tr>
      <w:tr w:rsidR="00761F37" w14:paraId="384161B1" w14:textId="77777777" w:rsidTr="00761F37">
        <w:trPr>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shd w:val="clear" w:color="auto" w:fill="auto"/>
            <w:vAlign w:val="center"/>
          </w:tcPr>
          <w:p w14:paraId="2C3299AD" w14:textId="77777777" w:rsidR="00761F37" w:rsidRDefault="00EC0447">
            <w:pPr>
              <w:pStyle w:val="NoSpacing"/>
              <w:rPr>
                <w:rFonts w:asciiTheme="majorHAnsi" w:hAnsiTheme="majorHAnsi"/>
                <w:szCs w:val="18"/>
              </w:rPr>
            </w:pPr>
            <w:r>
              <w:rPr>
                <w:rFonts w:asciiTheme="majorHAnsi" w:hAnsiTheme="majorHAnsi"/>
                <w:szCs w:val="18"/>
              </w:rPr>
              <w:t># of medications</w:t>
            </w:r>
          </w:p>
        </w:tc>
        <w:tc>
          <w:tcPr>
            <w:tcW w:w="2205" w:type="dxa"/>
            <w:tcBorders>
              <w:top w:val="nil"/>
              <w:bottom w:val="nil"/>
            </w:tcBorders>
            <w:shd w:val="clear" w:color="auto" w:fill="auto"/>
            <w:vAlign w:val="center"/>
          </w:tcPr>
          <w:p w14:paraId="2C3E4762" w14:textId="29A5E6BA"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Cs w:val="18"/>
              </w:rPr>
              <w:t>1.0 (1.9)</w:t>
            </w:r>
          </w:p>
        </w:tc>
        <w:tc>
          <w:tcPr>
            <w:tcW w:w="1683" w:type="dxa"/>
            <w:tcBorders>
              <w:top w:val="nil"/>
              <w:bottom w:val="nil"/>
            </w:tcBorders>
            <w:shd w:val="clear" w:color="auto" w:fill="auto"/>
            <w:vAlign w:val="center"/>
          </w:tcPr>
          <w:p w14:paraId="6C4543A7" w14:textId="77777777"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 w:val="20"/>
                <w:szCs w:val="20"/>
              </w:rPr>
              <w:t>27.24</w:t>
            </w:r>
          </w:p>
        </w:tc>
      </w:tr>
      <w:tr w:rsidR="00761F37" w14:paraId="467A32FB" w14:textId="77777777" w:rsidTr="00761F37">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vAlign w:val="center"/>
          </w:tcPr>
          <w:p w14:paraId="3F4D9F3D" w14:textId="77777777" w:rsidR="00761F37" w:rsidRDefault="00EC0447">
            <w:pPr>
              <w:pStyle w:val="NoSpacing"/>
              <w:rPr>
                <w:rFonts w:asciiTheme="majorHAnsi" w:hAnsiTheme="majorHAnsi"/>
                <w:szCs w:val="18"/>
              </w:rPr>
            </w:pPr>
            <w:r>
              <w:rPr>
                <w:rFonts w:asciiTheme="majorHAnsi" w:hAnsiTheme="majorHAnsi"/>
                <w:szCs w:val="18"/>
              </w:rPr>
              <w:t>BP lowering medication (1=yes; 0= no)</w:t>
            </w:r>
          </w:p>
        </w:tc>
        <w:tc>
          <w:tcPr>
            <w:tcW w:w="2205" w:type="dxa"/>
            <w:tcBorders>
              <w:top w:val="nil"/>
              <w:bottom w:val="nil"/>
            </w:tcBorders>
            <w:vAlign w:val="center"/>
          </w:tcPr>
          <w:p w14:paraId="1FE2BC22" w14:textId="51662107"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Cs w:val="18"/>
              </w:rPr>
              <w:t>599/2224 (26.9)</w:t>
            </w:r>
          </w:p>
        </w:tc>
        <w:tc>
          <w:tcPr>
            <w:tcW w:w="1683" w:type="dxa"/>
            <w:tcBorders>
              <w:top w:val="nil"/>
              <w:bottom w:val="nil"/>
            </w:tcBorders>
            <w:vAlign w:val="center"/>
          </w:tcPr>
          <w:p w14:paraId="58581714" w14:textId="77777777"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 w:val="20"/>
                <w:szCs w:val="20"/>
              </w:rPr>
              <w:t>27.24</w:t>
            </w:r>
          </w:p>
        </w:tc>
      </w:tr>
      <w:tr w:rsidR="00761F37" w14:paraId="0A831736" w14:textId="77777777" w:rsidTr="00761F37">
        <w:trPr>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shd w:val="clear" w:color="auto" w:fill="auto"/>
            <w:vAlign w:val="center"/>
          </w:tcPr>
          <w:p w14:paraId="5902A36B" w14:textId="77777777" w:rsidR="00761F37" w:rsidRDefault="00EC0447">
            <w:pPr>
              <w:pStyle w:val="NoSpacing"/>
              <w:rPr>
                <w:rFonts w:asciiTheme="majorHAnsi" w:hAnsiTheme="majorHAnsi"/>
                <w:szCs w:val="18"/>
              </w:rPr>
            </w:pPr>
            <w:r>
              <w:rPr>
                <w:rFonts w:asciiTheme="majorHAnsi" w:hAnsiTheme="majorHAnsi"/>
                <w:szCs w:val="18"/>
              </w:rPr>
              <w:t>Statin (1=yes; 0= no)</w:t>
            </w:r>
          </w:p>
        </w:tc>
        <w:tc>
          <w:tcPr>
            <w:tcW w:w="2205" w:type="dxa"/>
            <w:tcBorders>
              <w:top w:val="nil"/>
              <w:bottom w:val="nil"/>
            </w:tcBorders>
            <w:shd w:val="clear" w:color="auto" w:fill="auto"/>
            <w:vAlign w:val="center"/>
          </w:tcPr>
          <w:p w14:paraId="554430B6" w14:textId="21F3D65F"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Cs w:val="18"/>
              </w:rPr>
              <w:t>395/2428 (16.3)</w:t>
            </w:r>
          </w:p>
        </w:tc>
        <w:tc>
          <w:tcPr>
            <w:tcW w:w="1683" w:type="dxa"/>
            <w:tcBorders>
              <w:top w:val="nil"/>
              <w:bottom w:val="nil"/>
            </w:tcBorders>
            <w:shd w:val="clear" w:color="auto" w:fill="auto"/>
            <w:vAlign w:val="center"/>
          </w:tcPr>
          <w:p w14:paraId="340DA516" w14:textId="77777777"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 w:val="20"/>
                <w:szCs w:val="20"/>
              </w:rPr>
              <w:t>27.24</w:t>
            </w:r>
          </w:p>
        </w:tc>
      </w:tr>
      <w:tr w:rsidR="00761F37" w14:paraId="51CDDA70" w14:textId="77777777" w:rsidTr="00761F37">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vAlign w:val="center"/>
          </w:tcPr>
          <w:p w14:paraId="621E1A67" w14:textId="77777777" w:rsidR="00761F37" w:rsidRDefault="00EC0447">
            <w:pPr>
              <w:pStyle w:val="NoSpacing"/>
              <w:rPr>
                <w:rFonts w:asciiTheme="majorHAnsi" w:hAnsiTheme="majorHAnsi"/>
                <w:szCs w:val="18"/>
              </w:rPr>
            </w:pPr>
            <w:r>
              <w:rPr>
                <w:rFonts w:asciiTheme="majorHAnsi" w:hAnsiTheme="majorHAnsi"/>
                <w:szCs w:val="18"/>
              </w:rPr>
              <w:t>HbA1c (mmol/mol)</w:t>
            </w:r>
          </w:p>
        </w:tc>
        <w:tc>
          <w:tcPr>
            <w:tcW w:w="2205" w:type="dxa"/>
            <w:tcBorders>
              <w:top w:val="nil"/>
              <w:bottom w:val="nil"/>
            </w:tcBorders>
            <w:vAlign w:val="center"/>
          </w:tcPr>
          <w:p w14:paraId="37E7CC91" w14:textId="2273B87B"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Cs w:val="18"/>
              </w:rPr>
              <w:t>40.7 (11.8)</w:t>
            </w:r>
          </w:p>
        </w:tc>
        <w:tc>
          <w:tcPr>
            <w:tcW w:w="1683" w:type="dxa"/>
            <w:tcBorders>
              <w:top w:val="nil"/>
              <w:bottom w:val="nil"/>
            </w:tcBorders>
            <w:vAlign w:val="center"/>
          </w:tcPr>
          <w:p w14:paraId="529FA6C6" w14:textId="77777777"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 w:val="20"/>
                <w:szCs w:val="20"/>
              </w:rPr>
              <w:t>26.37</w:t>
            </w:r>
          </w:p>
        </w:tc>
      </w:tr>
      <w:tr w:rsidR="00761F37" w14:paraId="5A9D555F" w14:textId="77777777" w:rsidTr="00761F37">
        <w:trPr>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shd w:val="clear" w:color="auto" w:fill="auto"/>
            <w:vAlign w:val="center"/>
          </w:tcPr>
          <w:p w14:paraId="6141D2BA" w14:textId="77777777" w:rsidR="00761F37" w:rsidRDefault="00EC0447">
            <w:pPr>
              <w:pStyle w:val="NoSpacing"/>
              <w:rPr>
                <w:rFonts w:asciiTheme="majorHAnsi" w:hAnsiTheme="majorHAnsi"/>
                <w:szCs w:val="18"/>
              </w:rPr>
            </w:pPr>
            <w:r>
              <w:rPr>
                <w:rFonts w:asciiTheme="majorHAnsi" w:hAnsiTheme="majorHAnsi"/>
                <w:szCs w:val="18"/>
              </w:rPr>
              <w:t>Years since first CVD (years)</w:t>
            </w:r>
          </w:p>
        </w:tc>
        <w:tc>
          <w:tcPr>
            <w:tcW w:w="2205" w:type="dxa"/>
            <w:tcBorders>
              <w:top w:val="nil"/>
              <w:bottom w:val="nil"/>
            </w:tcBorders>
            <w:shd w:val="clear" w:color="auto" w:fill="auto"/>
            <w:vAlign w:val="center"/>
          </w:tcPr>
          <w:p w14:paraId="353E13D2" w14:textId="5960DA36"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Cs w:val="18"/>
              </w:rPr>
              <w:t>3.8 (8.5)</w:t>
            </w:r>
          </w:p>
        </w:tc>
        <w:tc>
          <w:tcPr>
            <w:tcW w:w="1683" w:type="dxa"/>
            <w:tcBorders>
              <w:top w:val="nil"/>
              <w:bottom w:val="nil"/>
            </w:tcBorders>
            <w:shd w:val="clear" w:color="auto" w:fill="auto"/>
            <w:vAlign w:val="center"/>
          </w:tcPr>
          <w:p w14:paraId="298B287F" w14:textId="77777777"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 w:val="20"/>
                <w:szCs w:val="20"/>
              </w:rPr>
              <w:t>26.21</w:t>
            </w:r>
          </w:p>
        </w:tc>
      </w:tr>
      <w:tr w:rsidR="00761F37" w14:paraId="7DF40F52" w14:textId="77777777" w:rsidTr="00761F37">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vAlign w:val="center"/>
          </w:tcPr>
          <w:p w14:paraId="60E0F10E" w14:textId="77777777" w:rsidR="00761F37" w:rsidRDefault="00EC0447">
            <w:pPr>
              <w:pStyle w:val="NoSpacing"/>
              <w:rPr>
                <w:rFonts w:asciiTheme="majorHAnsi" w:hAnsiTheme="majorHAnsi"/>
                <w:szCs w:val="18"/>
              </w:rPr>
            </w:pPr>
            <w:r>
              <w:rPr>
                <w:rFonts w:asciiTheme="majorHAnsi" w:hAnsiTheme="majorHAnsi"/>
                <w:szCs w:val="18"/>
              </w:rPr>
              <w:t>Diabetes (1=yes; 0= no)</w:t>
            </w:r>
          </w:p>
        </w:tc>
        <w:tc>
          <w:tcPr>
            <w:tcW w:w="2205" w:type="dxa"/>
            <w:tcBorders>
              <w:top w:val="nil"/>
              <w:bottom w:val="nil"/>
            </w:tcBorders>
            <w:vAlign w:val="center"/>
          </w:tcPr>
          <w:p w14:paraId="308C943B" w14:textId="61DBECE8"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Cs w:val="18"/>
              </w:rPr>
              <w:t>755/2810 (26.9)</w:t>
            </w:r>
          </w:p>
        </w:tc>
        <w:tc>
          <w:tcPr>
            <w:tcW w:w="1683" w:type="dxa"/>
            <w:tcBorders>
              <w:top w:val="nil"/>
              <w:bottom w:val="nil"/>
            </w:tcBorders>
            <w:vAlign w:val="center"/>
          </w:tcPr>
          <w:p w14:paraId="1C1F75BA" w14:textId="77777777"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 w:val="20"/>
                <w:szCs w:val="20"/>
              </w:rPr>
              <w:t>8.12</w:t>
            </w:r>
          </w:p>
        </w:tc>
      </w:tr>
      <w:tr w:rsidR="00761F37" w14:paraId="1CDAEA4A" w14:textId="77777777" w:rsidTr="00761F37">
        <w:trPr>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bottom w:val="nil"/>
            </w:tcBorders>
            <w:shd w:val="clear" w:color="auto" w:fill="auto"/>
            <w:vAlign w:val="center"/>
          </w:tcPr>
          <w:p w14:paraId="16FCCA2E" w14:textId="77777777" w:rsidR="00761F37" w:rsidRDefault="00EC0447">
            <w:pPr>
              <w:pStyle w:val="NoSpacing"/>
              <w:rPr>
                <w:rFonts w:asciiTheme="majorHAnsi" w:hAnsiTheme="majorHAnsi"/>
                <w:szCs w:val="18"/>
              </w:rPr>
            </w:pPr>
            <w:r>
              <w:rPr>
                <w:rFonts w:asciiTheme="majorHAnsi" w:hAnsiTheme="majorHAnsi"/>
                <w:szCs w:val="18"/>
              </w:rPr>
              <w:t>Diabetes duration (years)</w:t>
            </w:r>
          </w:p>
        </w:tc>
        <w:tc>
          <w:tcPr>
            <w:tcW w:w="2205" w:type="dxa"/>
            <w:tcBorders>
              <w:top w:val="nil"/>
              <w:bottom w:val="nil"/>
            </w:tcBorders>
            <w:shd w:val="clear" w:color="auto" w:fill="auto"/>
            <w:vAlign w:val="center"/>
          </w:tcPr>
          <w:p w14:paraId="7AE51741" w14:textId="56498B72"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Cs w:val="18"/>
              </w:rPr>
              <w:t>14.9 (12.0)</w:t>
            </w:r>
          </w:p>
        </w:tc>
        <w:tc>
          <w:tcPr>
            <w:tcW w:w="1683" w:type="dxa"/>
            <w:tcBorders>
              <w:top w:val="nil"/>
              <w:bottom w:val="nil"/>
            </w:tcBorders>
            <w:shd w:val="clear" w:color="auto" w:fill="auto"/>
            <w:vAlign w:val="center"/>
          </w:tcPr>
          <w:p w14:paraId="41BA22EE" w14:textId="77777777" w:rsidR="00761F37" w:rsidRDefault="00EC0447">
            <w:pPr>
              <w:pStyle w:val="NoSpacing"/>
              <w:cnfStyle w:val="000000000000" w:firstRow="0" w:lastRow="0" w:firstColumn="0" w:lastColumn="0" w:oddVBand="0" w:evenVBand="0" w:oddHBand="0" w:evenHBand="0" w:firstRowFirstColumn="0" w:firstRowLastColumn="0" w:lastRowFirstColumn="0" w:lastRowLastColumn="0"/>
              <w:rPr>
                <w:rFonts w:asciiTheme="majorHAnsi" w:hAnsiTheme="majorHAnsi"/>
                <w:szCs w:val="18"/>
              </w:rPr>
            </w:pPr>
            <w:r>
              <w:rPr>
                <w:rFonts w:asciiTheme="majorHAnsi" w:hAnsiTheme="majorHAnsi"/>
                <w:sz w:val="20"/>
                <w:szCs w:val="20"/>
              </w:rPr>
              <w:t>86.11</w:t>
            </w:r>
          </w:p>
        </w:tc>
      </w:tr>
      <w:tr w:rsidR="00761F37" w14:paraId="0B1B619B" w14:textId="77777777" w:rsidTr="00761F37">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2570" w:type="dxa"/>
            <w:tcBorders>
              <w:top w:val="nil"/>
            </w:tcBorders>
            <w:vAlign w:val="center"/>
          </w:tcPr>
          <w:p w14:paraId="155AECF5" w14:textId="77777777" w:rsidR="00761F37" w:rsidRDefault="00EC0447">
            <w:pPr>
              <w:pStyle w:val="NoSpacing"/>
              <w:rPr>
                <w:rFonts w:asciiTheme="majorHAnsi" w:hAnsiTheme="majorHAnsi"/>
                <w:szCs w:val="18"/>
              </w:rPr>
            </w:pPr>
            <w:r>
              <w:rPr>
                <w:rFonts w:asciiTheme="majorHAnsi" w:hAnsiTheme="majorHAnsi"/>
                <w:szCs w:val="18"/>
              </w:rPr>
              <w:t>Pulse pressure (mmHg)</w:t>
            </w:r>
          </w:p>
        </w:tc>
        <w:tc>
          <w:tcPr>
            <w:tcW w:w="2205" w:type="dxa"/>
            <w:tcBorders>
              <w:top w:val="nil"/>
            </w:tcBorders>
            <w:vAlign w:val="center"/>
          </w:tcPr>
          <w:p w14:paraId="5C411ED6" w14:textId="5E778149"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Cs w:val="18"/>
              </w:rPr>
              <w:t>61.7 (19.5)</w:t>
            </w:r>
          </w:p>
        </w:tc>
        <w:tc>
          <w:tcPr>
            <w:tcW w:w="1683" w:type="dxa"/>
            <w:tcBorders>
              <w:top w:val="nil"/>
            </w:tcBorders>
            <w:vAlign w:val="center"/>
          </w:tcPr>
          <w:p w14:paraId="4948DB8C" w14:textId="77777777" w:rsidR="00761F37" w:rsidRDefault="00EC0447">
            <w:pPr>
              <w:pStyle w:val="NoSpacing"/>
              <w:cnfStyle w:val="000000100000" w:firstRow="0" w:lastRow="0" w:firstColumn="0" w:lastColumn="0" w:oddVBand="0" w:evenVBand="0" w:oddHBand="1" w:evenHBand="0" w:firstRowFirstColumn="0" w:firstRowLastColumn="0" w:lastRowFirstColumn="0" w:lastRowLastColumn="0"/>
              <w:rPr>
                <w:rFonts w:asciiTheme="majorHAnsi" w:hAnsiTheme="majorHAnsi"/>
                <w:szCs w:val="18"/>
              </w:rPr>
            </w:pPr>
            <w:r>
              <w:rPr>
                <w:rFonts w:asciiTheme="majorHAnsi" w:hAnsiTheme="majorHAnsi"/>
                <w:sz w:val="20"/>
                <w:szCs w:val="20"/>
              </w:rPr>
              <w:t>10.54</w:t>
            </w:r>
          </w:p>
        </w:tc>
      </w:tr>
    </w:tbl>
    <w:p w14:paraId="347C1F52" w14:textId="77777777" w:rsidR="00761F37" w:rsidRDefault="00EC0447">
      <w:r>
        <w:t xml:space="preserve">Legend – SBP: systolic blood pressure, TC: total cholesterol, LDL-c: low-density lipoprotein cholesterol, HDL-c: high-density lipoprotein cholesterol, eGFR: estimated glomerular filtration rate according to the CKD epi formula, CVD: cardiovascular disease, PAD: peripheral artery disease, CHD: coronary heart disease, CHF: chronic heart failure, CVA: cerebrovascular accident, DM: diabetes mellitus, BP: blood pressure, HbA1c: glycated hemoglobin. * </w:t>
      </w:r>
      <w:proofErr w:type="gramStart"/>
      <w:r>
        <w:t>after</w:t>
      </w:r>
      <w:proofErr w:type="gramEnd"/>
      <w:r>
        <w:t xml:space="preserve"> KNN-imputation</w:t>
      </w:r>
    </w:p>
    <w:p w14:paraId="27CA406C" w14:textId="77777777" w:rsidR="00761F37" w:rsidRDefault="00EC0447">
      <w:pPr>
        <w:rPr>
          <w:b/>
          <w:bCs/>
        </w:rPr>
      </w:pPr>
      <w:r>
        <w:rPr>
          <w:b/>
          <w:bCs/>
        </w:rPr>
        <w:t>Appendix C – Selection of variables</w:t>
      </w:r>
    </w:p>
    <w:p w14:paraId="15162A81" w14:textId="77777777" w:rsidR="00761F37" w:rsidRDefault="00EC0447">
      <w:r>
        <w:lastRenderedPageBreak/>
        <w:t xml:space="preserve">Given that the interest of the study is to provide a method with which a prediction model is able to be used whilst missing predictor values are present, we looked at combinations of missing predictor values that are observed in real data (see below). This figure describes the most common missing intersections of predictor variables. No distinction concerning variable importance is made. All single missing predictor scenarios are included, regardless of their occurrence in real </w:t>
      </w:r>
      <w:proofErr w:type="gramStart"/>
      <w:r>
        <w:t>data,</w:t>
      </w:r>
      <w:proofErr w:type="gramEnd"/>
      <w:r>
        <w:t xml:space="preserve"> as such the apparent single scenarios in the figure below can be ignored.</w:t>
      </w:r>
    </w:p>
    <w:p w14:paraId="0E696458" w14:textId="77777777" w:rsidR="00761F37" w:rsidRDefault="00EC0447">
      <w:r>
        <w:t>Each of these intersections is used in the study as a possible scenario for which the imputation methods should realistically work well. For a combination of missing predictor values to be included in the study it should at least be apparent in &gt;1% of patients. This resulted in the inclusion of eight distinct multiple missing predictor scenarios.</w:t>
      </w:r>
    </w:p>
    <w:p w14:paraId="7C3B3066" w14:textId="77777777" w:rsidR="00761F37" w:rsidRDefault="00EC0447">
      <w:r>
        <w:rPr>
          <w:noProof/>
          <w:lang w:eastAsia="en-US"/>
        </w:rPr>
        <w:drawing>
          <wp:inline distT="0" distB="0" distL="0" distR="0" wp14:anchorId="0CE158E3" wp14:editId="3C1BA800">
            <wp:extent cx="5943600" cy="2705100"/>
            <wp:effectExtent l="0" t="0" r="0" b="0"/>
            <wp:docPr id="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1"/>
                    <pic:cNvPicPr>
                      <a:picLocks noChangeAspect="1" noChangeArrowheads="1"/>
                    </pic:cNvPicPr>
                  </pic:nvPicPr>
                  <pic:blipFill>
                    <a:blip r:embed="rId9"/>
                    <a:stretch>
                      <a:fillRect/>
                    </a:stretch>
                  </pic:blipFill>
                  <pic:spPr bwMode="auto">
                    <a:xfrm>
                      <a:off x="0" y="0"/>
                      <a:ext cx="5943600" cy="2705100"/>
                    </a:xfrm>
                    <a:prstGeom prst="rect">
                      <a:avLst/>
                    </a:prstGeom>
                  </pic:spPr>
                </pic:pic>
              </a:graphicData>
            </a:graphic>
          </wp:inline>
        </w:drawing>
      </w:r>
    </w:p>
    <w:p w14:paraId="05BCAE3F" w14:textId="77777777" w:rsidR="00761F37" w:rsidRDefault="00EC0447">
      <w:r>
        <w:t xml:space="preserve">The next part of variable selection was identifying the auxiliary variables that are inextricably linked to any of the predictor variables. Using these variables in an attempt to impute their respective predictor value via JMI or CMI would overestimate their performance as they are highly reliant on the relationship between available variables and the missing predictor value to be imputed. As such it is important that these auxiliary variables are not available for information extraction when their respective predictor values are missing. The variables were identified using the clinical experience of the authors as well as by using visualizations of the various combinations of missing value scenarios in the complete data (see next figure). For example, it was noticed that pulse pressure, or SAP, were never exclusively missing. </w:t>
      </w:r>
    </w:p>
    <w:p w14:paraId="32755DA9" w14:textId="77777777" w:rsidR="00761F37" w:rsidRDefault="00EC0447">
      <w:r>
        <w:lastRenderedPageBreak/>
        <w:t>The combinations identified are: (1) SAP and pulse pressure, (2) diabetes and diabetes duration, (3) history of CVD and history of PAD, CHD, CHF, CVA and polyvascular disease and (4) total cholesterol, HDL-cholesterol and LDL-cholesterol.</w:t>
      </w:r>
      <w:r>
        <w:rPr>
          <w:noProof/>
          <w:lang w:eastAsia="en-US"/>
        </w:rPr>
        <w:drawing>
          <wp:inline distT="0" distB="0" distL="0" distR="0" wp14:anchorId="0C08CFEF" wp14:editId="491DC5B0">
            <wp:extent cx="5943600" cy="5619750"/>
            <wp:effectExtent l="0" t="0" r="0" b="0"/>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5"/>
                    <pic:cNvPicPr>
                      <a:picLocks noChangeAspect="1" noChangeArrowheads="1"/>
                    </pic:cNvPicPr>
                  </pic:nvPicPr>
                  <pic:blipFill>
                    <a:blip r:embed="rId10"/>
                    <a:stretch>
                      <a:fillRect/>
                    </a:stretch>
                  </pic:blipFill>
                  <pic:spPr bwMode="auto">
                    <a:xfrm>
                      <a:off x="0" y="0"/>
                      <a:ext cx="5943600" cy="5619750"/>
                    </a:xfrm>
                    <a:prstGeom prst="rect">
                      <a:avLst/>
                    </a:prstGeom>
                  </pic:spPr>
                </pic:pic>
              </a:graphicData>
            </a:graphic>
          </wp:inline>
        </w:drawing>
      </w:r>
    </w:p>
    <w:p w14:paraId="5B96EDC4" w14:textId="77777777" w:rsidR="00761F37" w:rsidRDefault="00EC0447">
      <w:pPr>
        <w:rPr>
          <w:b/>
          <w:bCs/>
        </w:rPr>
      </w:pPr>
      <w:r>
        <w:br w:type="column"/>
      </w:r>
      <w:r>
        <w:rPr>
          <w:b/>
          <w:bCs/>
        </w:rPr>
        <w:lastRenderedPageBreak/>
        <w:t>Appendix D – R code</w:t>
      </w:r>
    </w:p>
    <w:p w14:paraId="482C5C15" w14:textId="77777777" w:rsidR="00761F37" w:rsidRDefault="00EC0447">
      <w:r>
        <w:t xml:space="preserve">The completed UCC data is available from </w:t>
      </w:r>
      <w:r>
        <w:rPr>
          <w:i/>
        </w:rPr>
        <w:t>knn1</w:t>
      </w:r>
      <w:r>
        <w:t>. This data frame was used to evaluate the various missing data scenarios as follows:</w:t>
      </w:r>
    </w:p>
    <w:tbl>
      <w:tblPr>
        <w:tblStyle w:val="TableGrid"/>
        <w:tblW w:w="9576" w:type="dxa"/>
        <w:tblLook w:val="04A0" w:firstRow="1" w:lastRow="0" w:firstColumn="1" w:lastColumn="0" w:noHBand="0" w:noVBand="1"/>
      </w:tblPr>
      <w:tblGrid>
        <w:gridCol w:w="9576"/>
      </w:tblGrid>
      <w:tr w:rsidR="00761F37" w14:paraId="05A225F1" w14:textId="77777777">
        <w:tc>
          <w:tcPr>
            <w:tcW w:w="9576" w:type="dxa"/>
            <w:shd w:val="clear" w:color="auto" w:fill="auto"/>
          </w:tcPr>
          <w:p w14:paraId="68D57056" w14:textId="77777777" w:rsidR="00761F37" w:rsidRDefault="00EC0447">
            <w:pPr>
              <w:pStyle w:val="NoSpacing"/>
            </w:pPr>
            <w:r>
              <w:t>load("knn1.RData")</w:t>
            </w:r>
          </w:p>
          <w:p w14:paraId="5F4383DC" w14:textId="77777777" w:rsidR="00761F37" w:rsidRDefault="00EC0447">
            <w:pPr>
              <w:pStyle w:val="NoSpacing"/>
            </w:pPr>
            <w:r>
              <w:t>source("functions.r")</w:t>
            </w:r>
          </w:p>
          <w:p w14:paraId="3C2668FC" w14:textId="77777777" w:rsidR="00761F37" w:rsidRDefault="00761F37">
            <w:pPr>
              <w:pStyle w:val="NoSpacing"/>
            </w:pPr>
          </w:p>
          <w:p w14:paraId="28967220" w14:textId="77777777" w:rsidR="00761F37" w:rsidRDefault="00EC0447">
            <w:pPr>
              <w:pStyle w:val="NoSpacing"/>
            </w:pPr>
            <w:r>
              <w:t>########################################</w:t>
            </w:r>
          </w:p>
          <w:p w14:paraId="2EA502A7" w14:textId="77777777" w:rsidR="00761F37" w:rsidRDefault="00EC0447">
            <w:pPr>
              <w:pStyle w:val="NoSpacing"/>
            </w:pPr>
            <w:r>
              <w:t># Simulation study for single missings #</w:t>
            </w:r>
          </w:p>
          <w:p w14:paraId="0B639005" w14:textId="77777777" w:rsidR="00761F37" w:rsidRDefault="00EC0447">
            <w:pPr>
              <w:pStyle w:val="NoSpacing"/>
              <w:rPr>
                <w:lang w:val="nl-NL"/>
              </w:rPr>
            </w:pPr>
            <w:r>
              <w:rPr>
                <w:lang w:val="nl-NL"/>
              </w:rPr>
              <w:t>########################################</w:t>
            </w:r>
          </w:p>
          <w:p w14:paraId="0598D102" w14:textId="77777777" w:rsidR="00761F37" w:rsidRDefault="00761F37">
            <w:pPr>
              <w:pStyle w:val="NoSpacing"/>
              <w:rPr>
                <w:lang w:val="nl-NL"/>
              </w:rPr>
            </w:pPr>
          </w:p>
          <w:p w14:paraId="5296EE40" w14:textId="77777777" w:rsidR="00761F37" w:rsidRDefault="00EC0447">
            <w:pPr>
              <w:pStyle w:val="NoSpacing"/>
              <w:rPr>
                <w:lang w:val="nl-NL"/>
              </w:rPr>
            </w:pPr>
            <w:r>
              <w:rPr>
                <w:lang w:val="nl-NL"/>
              </w:rPr>
              <w:t>knn1.DM &lt;- knn1</w:t>
            </w:r>
          </w:p>
          <w:p w14:paraId="033EF3C2" w14:textId="77777777" w:rsidR="00761F37" w:rsidRDefault="00EC0447">
            <w:pPr>
              <w:pStyle w:val="NoSpacing"/>
              <w:rPr>
                <w:lang w:val="nl-NL"/>
              </w:rPr>
            </w:pPr>
            <w:r>
              <w:rPr>
                <w:lang w:val="nl-NL"/>
              </w:rPr>
              <w:t>knn1.DM[,"m0_duur_diabetes_quest"] &lt;- NULL</w:t>
            </w:r>
          </w:p>
          <w:p w14:paraId="2119F92C" w14:textId="77777777" w:rsidR="00761F37" w:rsidRDefault="00EC0447">
            <w:pPr>
              <w:pStyle w:val="NoSpacing"/>
            </w:pPr>
            <w:r>
              <w:t xml:space="preserve">results_DM &lt;- test_single_missing(data = knn1.DM, test_var = "M0_diabetes", seed = 13331) </w:t>
            </w:r>
          </w:p>
          <w:p w14:paraId="7C78E074" w14:textId="77777777" w:rsidR="00761F37" w:rsidRDefault="00EC0447">
            <w:pPr>
              <w:pStyle w:val="NoSpacing"/>
            </w:pPr>
            <w:r>
              <w:t>rm(knn1.DM)</w:t>
            </w:r>
          </w:p>
          <w:p w14:paraId="4447C052" w14:textId="77777777" w:rsidR="00761F37" w:rsidRDefault="00EC0447">
            <w:pPr>
              <w:pStyle w:val="NoSpacing"/>
            </w:pPr>
            <w:r>
              <w:t>results_DM</w:t>
            </w:r>
          </w:p>
          <w:p w14:paraId="0FA9DF23" w14:textId="77777777" w:rsidR="00761F37" w:rsidRDefault="00EC0447">
            <w:pPr>
              <w:pStyle w:val="NoSpacing"/>
            </w:pPr>
            <w:r>
              <w:t>save.image(WD)</w:t>
            </w:r>
          </w:p>
          <w:p w14:paraId="02E1F0EC" w14:textId="77777777" w:rsidR="00761F37" w:rsidRDefault="00761F37">
            <w:pPr>
              <w:pStyle w:val="NoSpacing"/>
            </w:pPr>
          </w:p>
          <w:p w14:paraId="30E451D8" w14:textId="77777777" w:rsidR="00761F37" w:rsidRDefault="00EC0447">
            <w:pPr>
              <w:pStyle w:val="NoSpacing"/>
            </w:pPr>
            <w:r>
              <w:t>knn1.SBP &lt;- knn1</w:t>
            </w:r>
          </w:p>
          <w:p w14:paraId="4224A995" w14:textId="77777777" w:rsidR="00761F37" w:rsidRDefault="00EC0447">
            <w:pPr>
              <w:pStyle w:val="NoSpacing"/>
            </w:pPr>
            <w:r>
              <w:t>knn1.SBP[,"m0_pulse_pressure"] &lt;- NULL</w:t>
            </w:r>
          </w:p>
          <w:p w14:paraId="138A8901" w14:textId="77777777" w:rsidR="00761F37" w:rsidRDefault="00EC0447">
            <w:pPr>
              <w:pStyle w:val="NoSpacing"/>
            </w:pPr>
            <w:r>
              <w:t xml:space="preserve">results_SBP &lt;- test_single_missing(data = knn1.SBP, test_var = "m0_SAP", seed = 13332) </w:t>
            </w:r>
          </w:p>
          <w:p w14:paraId="44B6B6F7" w14:textId="77777777" w:rsidR="00761F37" w:rsidRDefault="00EC0447">
            <w:pPr>
              <w:pStyle w:val="NoSpacing"/>
            </w:pPr>
            <w:r>
              <w:t>rm(knn1.SBP)</w:t>
            </w:r>
          </w:p>
          <w:p w14:paraId="30960623" w14:textId="77777777" w:rsidR="00761F37" w:rsidRDefault="00EC0447">
            <w:pPr>
              <w:pStyle w:val="NoSpacing"/>
            </w:pPr>
            <w:r>
              <w:t>results_SBP</w:t>
            </w:r>
          </w:p>
          <w:p w14:paraId="06762F7B" w14:textId="77777777" w:rsidR="00761F37" w:rsidRDefault="00EC0447">
            <w:pPr>
              <w:pStyle w:val="NoSpacing"/>
            </w:pPr>
            <w:r>
              <w:t>save.image(WD)</w:t>
            </w:r>
          </w:p>
          <w:p w14:paraId="7F082F16" w14:textId="77777777" w:rsidR="00761F37" w:rsidRDefault="00761F37">
            <w:pPr>
              <w:pStyle w:val="NoSpacing"/>
            </w:pPr>
          </w:p>
          <w:p w14:paraId="7803620A" w14:textId="77777777" w:rsidR="00761F37" w:rsidRDefault="00EC0447">
            <w:pPr>
              <w:pStyle w:val="NoSpacing"/>
            </w:pPr>
            <w:r>
              <w:t xml:space="preserve">results_eGFR &lt;- test_single_missing(data = knn1, test_var = "m0_Lab_eGFR_CKD_EPI", seed = 13333) </w:t>
            </w:r>
          </w:p>
          <w:p w14:paraId="34D50DFF" w14:textId="77777777" w:rsidR="00761F37" w:rsidRDefault="00EC0447">
            <w:pPr>
              <w:pStyle w:val="NoSpacing"/>
            </w:pPr>
            <w:r>
              <w:t>results_eGFR</w:t>
            </w:r>
          </w:p>
          <w:p w14:paraId="6C86CCEC" w14:textId="77777777" w:rsidR="00761F37" w:rsidRDefault="00EC0447">
            <w:pPr>
              <w:pStyle w:val="NoSpacing"/>
            </w:pPr>
            <w:r>
              <w:t>save.image(WD)</w:t>
            </w:r>
          </w:p>
          <w:p w14:paraId="0A70590C" w14:textId="77777777" w:rsidR="00761F37" w:rsidRDefault="00761F37">
            <w:pPr>
              <w:pStyle w:val="NoSpacing"/>
            </w:pPr>
          </w:p>
          <w:p w14:paraId="1314D6A3" w14:textId="77777777" w:rsidR="00761F37" w:rsidRDefault="00EC0447">
            <w:pPr>
              <w:pStyle w:val="NoSpacing"/>
            </w:pPr>
            <w:r>
              <w:t>knn1.histCVD &lt;- knn1</w:t>
            </w:r>
          </w:p>
          <w:p w14:paraId="217AE450" w14:textId="77777777" w:rsidR="00761F37" w:rsidRDefault="00EC0447">
            <w:pPr>
              <w:pStyle w:val="NoSpacing"/>
            </w:pPr>
            <w:r>
              <w:t>knn1.histCVD[,c("m0_History_PAD","m0_History_CHD","m0_History_CHF",</w:t>
            </w:r>
          </w:p>
          <w:p w14:paraId="02959447" w14:textId="77777777" w:rsidR="00761F37" w:rsidRDefault="00EC0447">
            <w:pPr>
              <w:pStyle w:val="NoSpacing"/>
            </w:pPr>
            <w:r>
              <w:t xml:space="preserve">                "m0_History_CVA","m0_polyvascular_disease")] &lt;- list(NULL)</w:t>
            </w:r>
          </w:p>
          <w:p w14:paraId="3F6618A6" w14:textId="77777777" w:rsidR="00761F37" w:rsidRDefault="00EC0447">
            <w:pPr>
              <w:pStyle w:val="NoSpacing"/>
            </w:pPr>
            <w:r>
              <w:t xml:space="preserve">results_histCVD &lt;- test_single_missing(data = knn1.histCVD, test_var = "m0_CardVascHistory", seed = 13334) </w:t>
            </w:r>
          </w:p>
          <w:p w14:paraId="4ACC5C44" w14:textId="77777777" w:rsidR="00761F37" w:rsidRDefault="00EC0447">
            <w:pPr>
              <w:pStyle w:val="NoSpacing"/>
            </w:pPr>
            <w:r>
              <w:t>rm(knn1.histCVD)</w:t>
            </w:r>
          </w:p>
          <w:p w14:paraId="1CFC83E2" w14:textId="77777777" w:rsidR="00761F37" w:rsidRDefault="00EC0447">
            <w:pPr>
              <w:pStyle w:val="NoSpacing"/>
            </w:pPr>
            <w:r>
              <w:t>results_histCVD</w:t>
            </w:r>
          </w:p>
          <w:p w14:paraId="1E5C2D26" w14:textId="77777777" w:rsidR="00761F37" w:rsidRDefault="00EC0447">
            <w:pPr>
              <w:pStyle w:val="NoSpacing"/>
            </w:pPr>
            <w:r>
              <w:t>save.image(WD)</w:t>
            </w:r>
          </w:p>
          <w:p w14:paraId="513CDF8C" w14:textId="77777777" w:rsidR="00761F37" w:rsidRDefault="00761F37">
            <w:pPr>
              <w:pStyle w:val="NoSpacing"/>
            </w:pPr>
          </w:p>
          <w:p w14:paraId="2758E869" w14:textId="77777777" w:rsidR="00761F37" w:rsidRDefault="00EC0447">
            <w:pPr>
              <w:pStyle w:val="NoSpacing"/>
            </w:pPr>
            <w:r>
              <w:t xml:space="preserve">results_yrssinceCVD &lt;- test_single_missing(data = knn1, test_var = "M0_year_since_first_CVD", seed = 13335) </w:t>
            </w:r>
          </w:p>
          <w:p w14:paraId="18D8C2DD" w14:textId="77777777" w:rsidR="00761F37" w:rsidRDefault="00EC0447">
            <w:pPr>
              <w:pStyle w:val="NoSpacing"/>
            </w:pPr>
            <w:r>
              <w:t xml:space="preserve">results_smoking &lt;- test_single_missing(data = knn1, test_var = "m0_Intox_Smoking_current", seed = 13336) </w:t>
            </w:r>
          </w:p>
          <w:p w14:paraId="4EB84D09" w14:textId="77777777" w:rsidR="00761F37" w:rsidRDefault="00EC0447">
            <w:pPr>
              <w:pStyle w:val="NoSpacing"/>
            </w:pPr>
            <w:r>
              <w:t>results_yrssinceCVD</w:t>
            </w:r>
          </w:p>
          <w:p w14:paraId="0F702751" w14:textId="77777777" w:rsidR="00761F37" w:rsidRDefault="00EC0447">
            <w:pPr>
              <w:pStyle w:val="NoSpacing"/>
            </w:pPr>
            <w:r>
              <w:t>results_smoking</w:t>
            </w:r>
          </w:p>
          <w:p w14:paraId="5CA1081F" w14:textId="77777777" w:rsidR="00761F37" w:rsidRDefault="00EC0447">
            <w:pPr>
              <w:pStyle w:val="NoSpacing"/>
            </w:pPr>
            <w:r>
              <w:t>save.image(WD)</w:t>
            </w:r>
          </w:p>
          <w:p w14:paraId="28C161DC" w14:textId="77777777" w:rsidR="00761F37" w:rsidRDefault="00761F37">
            <w:pPr>
              <w:pStyle w:val="NoSpacing"/>
            </w:pPr>
          </w:p>
          <w:p w14:paraId="1DD3EB2C" w14:textId="77777777" w:rsidR="00761F37" w:rsidRDefault="00EC0447">
            <w:pPr>
              <w:pStyle w:val="NoSpacing"/>
            </w:pPr>
            <w:r>
              <w:t>knn1.TC &lt;- knn1</w:t>
            </w:r>
          </w:p>
          <w:p w14:paraId="65F1BDF1" w14:textId="77777777" w:rsidR="00761F37" w:rsidRDefault="00EC0447">
            <w:pPr>
              <w:pStyle w:val="NoSpacing"/>
            </w:pPr>
            <w:r>
              <w:t>knn1.TC[,c("m0_Lab_HDLchol","m0_Lab_LDLchol")] &lt;- list(NULL)</w:t>
            </w:r>
          </w:p>
          <w:p w14:paraId="0610A0EB" w14:textId="77777777" w:rsidR="00761F37" w:rsidRDefault="00EC0447">
            <w:pPr>
              <w:pStyle w:val="NoSpacing"/>
            </w:pPr>
            <w:r>
              <w:t>results_TC &lt;- test_single_missing(data = knn1.TC, test_var = "m0_Lab_Chol", seed = 13337)</w:t>
            </w:r>
          </w:p>
          <w:p w14:paraId="46FA0D18" w14:textId="77777777" w:rsidR="00761F37" w:rsidRDefault="00EC0447">
            <w:pPr>
              <w:pStyle w:val="NoSpacing"/>
            </w:pPr>
            <w:r>
              <w:t>rm(knn1.TC)</w:t>
            </w:r>
          </w:p>
          <w:p w14:paraId="01D534A1" w14:textId="77777777" w:rsidR="00761F37" w:rsidRDefault="00EC0447">
            <w:pPr>
              <w:pStyle w:val="NoSpacing"/>
            </w:pPr>
            <w:r>
              <w:t>results_TC</w:t>
            </w:r>
          </w:p>
          <w:p w14:paraId="6B50AEF8" w14:textId="77777777" w:rsidR="00761F37" w:rsidRDefault="00EC0447">
            <w:pPr>
              <w:pStyle w:val="NoSpacing"/>
            </w:pPr>
            <w:r>
              <w:t>save.image(WD)</w:t>
            </w:r>
          </w:p>
          <w:p w14:paraId="11555FED" w14:textId="77777777" w:rsidR="00761F37" w:rsidRDefault="00761F37">
            <w:pPr>
              <w:pStyle w:val="NoSpacing"/>
            </w:pPr>
          </w:p>
          <w:p w14:paraId="134DCD02" w14:textId="77777777" w:rsidR="00761F37" w:rsidRDefault="00EC0447">
            <w:pPr>
              <w:pStyle w:val="NoSpacing"/>
            </w:pPr>
            <w:r>
              <w:t>knn1.HDL &lt;- knn1</w:t>
            </w:r>
          </w:p>
          <w:p w14:paraId="2ABE8B43" w14:textId="77777777" w:rsidR="00761F37" w:rsidRDefault="00EC0447">
            <w:pPr>
              <w:pStyle w:val="NoSpacing"/>
            </w:pPr>
            <w:r>
              <w:lastRenderedPageBreak/>
              <w:t>knn1.HDL[,c("m0_Lab_Chol","m0_Lab_LDLchol")] &lt;- list(NULL)</w:t>
            </w:r>
          </w:p>
          <w:p w14:paraId="6AF15265" w14:textId="77777777" w:rsidR="00761F37" w:rsidRDefault="00EC0447">
            <w:pPr>
              <w:pStyle w:val="NoSpacing"/>
            </w:pPr>
            <w:r>
              <w:t xml:space="preserve">results_HDL &lt;- test_single_missing(data = knn1.HDL, test_var = "m0_Lab_HDLchol", seed = 13338) </w:t>
            </w:r>
          </w:p>
          <w:p w14:paraId="46F2CA5A" w14:textId="77777777" w:rsidR="00761F37" w:rsidRDefault="00EC0447">
            <w:pPr>
              <w:pStyle w:val="NoSpacing"/>
            </w:pPr>
            <w:r>
              <w:t>rm(knn1.HDL)</w:t>
            </w:r>
          </w:p>
          <w:p w14:paraId="6B49BAA1" w14:textId="77777777" w:rsidR="00761F37" w:rsidRDefault="00EC0447">
            <w:pPr>
              <w:pStyle w:val="NoSpacing"/>
            </w:pPr>
            <w:r>
              <w:t>results_HDL</w:t>
            </w:r>
          </w:p>
          <w:p w14:paraId="0689ADD3" w14:textId="77777777" w:rsidR="00761F37" w:rsidRDefault="00EC0447">
            <w:pPr>
              <w:pStyle w:val="NoSpacing"/>
            </w:pPr>
            <w:r>
              <w:t>save.image(WD)</w:t>
            </w:r>
          </w:p>
          <w:p w14:paraId="6ADE2A87" w14:textId="77777777" w:rsidR="00761F37" w:rsidRDefault="00761F37">
            <w:pPr>
              <w:pStyle w:val="NoSpacing"/>
            </w:pPr>
          </w:p>
          <w:p w14:paraId="681263B1" w14:textId="77777777" w:rsidR="00761F37" w:rsidRDefault="00EC0447">
            <w:pPr>
              <w:pStyle w:val="NoSpacing"/>
            </w:pPr>
            <w:r>
              <w:t>############################</w:t>
            </w:r>
          </w:p>
          <w:p w14:paraId="248777CF" w14:textId="77777777" w:rsidR="00761F37" w:rsidRDefault="00EC0447">
            <w:pPr>
              <w:pStyle w:val="NoSpacing"/>
            </w:pPr>
            <w:r>
              <w:t># Results simulation study #</w:t>
            </w:r>
          </w:p>
          <w:p w14:paraId="7C0C195C" w14:textId="77777777" w:rsidR="00761F37" w:rsidRDefault="00EC0447">
            <w:pPr>
              <w:pStyle w:val="NoSpacing"/>
            </w:pPr>
            <w:r>
              <w:t>############################</w:t>
            </w:r>
          </w:p>
          <w:p w14:paraId="7735E477" w14:textId="77777777" w:rsidR="00761F37" w:rsidRDefault="00761F37">
            <w:pPr>
              <w:pStyle w:val="NoSpacing"/>
            </w:pPr>
          </w:p>
          <w:p w14:paraId="698AA7C8" w14:textId="77777777" w:rsidR="00761F37" w:rsidRDefault="00EC0447">
            <w:pPr>
              <w:pStyle w:val="NoSpacing"/>
            </w:pPr>
            <w:r>
              <w:t>results_DM</w:t>
            </w:r>
          </w:p>
          <w:p w14:paraId="07539BEC" w14:textId="77777777" w:rsidR="00761F37" w:rsidRDefault="00EC0447">
            <w:pPr>
              <w:pStyle w:val="NoSpacing"/>
            </w:pPr>
            <w:r>
              <w:t>results_SBP</w:t>
            </w:r>
          </w:p>
          <w:p w14:paraId="2D914E4E" w14:textId="77777777" w:rsidR="00761F37" w:rsidRDefault="00EC0447">
            <w:pPr>
              <w:pStyle w:val="NoSpacing"/>
            </w:pPr>
            <w:r>
              <w:t>results_eGFR</w:t>
            </w:r>
          </w:p>
          <w:p w14:paraId="3A75C833" w14:textId="77777777" w:rsidR="00761F37" w:rsidRDefault="00EC0447">
            <w:pPr>
              <w:pStyle w:val="NoSpacing"/>
            </w:pPr>
            <w:r>
              <w:t xml:space="preserve">results_histCVD     </w:t>
            </w:r>
          </w:p>
          <w:p w14:paraId="538E1967" w14:textId="77777777" w:rsidR="00761F37" w:rsidRDefault="00EC0447">
            <w:pPr>
              <w:pStyle w:val="NoSpacing"/>
            </w:pPr>
            <w:r>
              <w:t>results_yrssinceCVD</w:t>
            </w:r>
          </w:p>
          <w:p w14:paraId="0D716C32" w14:textId="77777777" w:rsidR="00761F37" w:rsidRDefault="00EC0447">
            <w:pPr>
              <w:pStyle w:val="NoSpacing"/>
            </w:pPr>
            <w:r>
              <w:t>results_smoking</w:t>
            </w:r>
          </w:p>
          <w:p w14:paraId="53508398" w14:textId="77777777" w:rsidR="00761F37" w:rsidRDefault="00EC0447">
            <w:pPr>
              <w:pStyle w:val="NoSpacing"/>
            </w:pPr>
            <w:r>
              <w:t>results_TC</w:t>
            </w:r>
          </w:p>
          <w:p w14:paraId="52D5385B" w14:textId="77777777" w:rsidR="00761F37" w:rsidRDefault="00EC0447">
            <w:pPr>
              <w:pStyle w:val="NoSpacing"/>
            </w:pPr>
            <w:r>
              <w:t>results_HDL</w:t>
            </w:r>
          </w:p>
          <w:p w14:paraId="58DFE89A" w14:textId="77777777" w:rsidR="00761F37" w:rsidRDefault="00761F37">
            <w:pPr>
              <w:pStyle w:val="NoSpacing"/>
            </w:pPr>
          </w:p>
          <w:p w14:paraId="20EB4B37" w14:textId="77777777" w:rsidR="00761F37" w:rsidRDefault="00EC0447">
            <w:pPr>
              <w:pStyle w:val="NoSpacing"/>
            </w:pPr>
            <w:r>
              <w:t>##########################################</w:t>
            </w:r>
          </w:p>
          <w:p w14:paraId="7DB14CB3" w14:textId="77777777" w:rsidR="00761F37" w:rsidRDefault="00EC0447">
            <w:pPr>
              <w:pStyle w:val="NoSpacing"/>
            </w:pPr>
            <w:r>
              <w:t># Simulation study for multiple missings #</w:t>
            </w:r>
          </w:p>
          <w:p w14:paraId="15D8796C" w14:textId="77777777" w:rsidR="00761F37" w:rsidRDefault="00EC0447">
            <w:pPr>
              <w:pStyle w:val="NoSpacing"/>
            </w:pPr>
            <w:r>
              <w:t>##########################################</w:t>
            </w:r>
          </w:p>
          <w:p w14:paraId="2CB6EA98" w14:textId="77777777" w:rsidR="00761F37" w:rsidRDefault="00761F37">
            <w:pPr>
              <w:pStyle w:val="NoSpacing"/>
            </w:pPr>
          </w:p>
          <w:p w14:paraId="00529234" w14:textId="77777777" w:rsidR="00761F37" w:rsidRDefault="00EC0447">
            <w:pPr>
              <w:pStyle w:val="NoSpacing"/>
            </w:pPr>
            <w:r>
              <w:t>knn1.pat1 &lt;- knn1</w:t>
            </w:r>
          </w:p>
          <w:p w14:paraId="7ABF8537" w14:textId="77777777" w:rsidR="00761F37" w:rsidRDefault="00EC0447">
            <w:pPr>
              <w:pStyle w:val="NoSpacing"/>
            </w:pPr>
            <w:r>
              <w:t>knn1.pat1[,c("m0_History_PAD","m0_History_CHD","m0_History_CHF",</w:t>
            </w:r>
          </w:p>
          <w:p w14:paraId="20669541" w14:textId="77777777" w:rsidR="00761F37" w:rsidRDefault="00EC0447">
            <w:pPr>
              <w:pStyle w:val="NoSpacing"/>
            </w:pPr>
            <w:r>
              <w:t xml:space="preserve">                "m0_History_CVA","m0_polyvascular_disease")] &lt;- list(NULL)</w:t>
            </w:r>
          </w:p>
          <w:p w14:paraId="1A78B3A9" w14:textId="77777777" w:rsidR="00761F37" w:rsidRDefault="00EC0447">
            <w:pPr>
              <w:pStyle w:val="NoSpacing"/>
            </w:pPr>
            <w:r>
              <w:t>results_pat1 &lt;- test_multiple_missing(data = knn1.pat1, test_var = c("m0_CardVascHistory",</w:t>
            </w:r>
          </w:p>
          <w:p w14:paraId="23911417" w14:textId="77777777" w:rsidR="00761F37" w:rsidRDefault="00EC0447">
            <w:pPr>
              <w:pStyle w:val="NoSpacing"/>
            </w:pPr>
            <w:r>
              <w:t xml:space="preserve">                                                                     "M0_year_since_first_CVD",</w:t>
            </w:r>
          </w:p>
          <w:p w14:paraId="0FBC8AF4" w14:textId="77777777" w:rsidR="00761F37" w:rsidRDefault="00EC0447">
            <w:pPr>
              <w:pStyle w:val="NoSpacing"/>
            </w:pPr>
            <w:r>
              <w:t xml:space="preserve">                                                                     "m0_Intox_Smoking_current"), </w:t>
            </w:r>
          </w:p>
          <w:p w14:paraId="4F2B68E3" w14:textId="77777777" w:rsidR="00761F37" w:rsidRDefault="00EC0447">
            <w:pPr>
              <w:pStyle w:val="NoSpacing"/>
            </w:pPr>
            <w:r>
              <w:t xml:space="preserve">                                      seed = 2408001) </w:t>
            </w:r>
          </w:p>
          <w:p w14:paraId="4F63B9C9" w14:textId="77777777" w:rsidR="00761F37" w:rsidRDefault="00EC0447">
            <w:pPr>
              <w:pStyle w:val="NoSpacing"/>
            </w:pPr>
            <w:r>
              <w:t>rm(knn1.pat1)</w:t>
            </w:r>
          </w:p>
          <w:p w14:paraId="3FDB2E62" w14:textId="77777777" w:rsidR="00761F37" w:rsidRDefault="00EC0447">
            <w:pPr>
              <w:pStyle w:val="NoSpacing"/>
            </w:pPr>
            <w:r>
              <w:t>results_pat1</w:t>
            </w:r>
          </w:p>
          <w:p w14:paraId="568F41B0" w14:textId="77777777" w:rsidR="00761F37" w:rsidRDefault="00EC0447">
            <w:pPr>
              <w:pStyle w:val="NoSpacing"/>
            </w:pPr>
            <w:r>
              <w:t>save.image(WD)</w:t>
            </w:r>
          </w:p>
          <w:p w14:paraId="50D7DFD8" w14:textId="77777777" w:rsidR="00761F37" w:rsidRDefault="00761F37">
            <w:pPr>
              <w:pStyle w:val="NoSpacing"/>
            </w:pPr>
          </w:p>
          <w:p w14:paraId="04B33252" w14:textId="77777777" w:rsidR="00761F37" w:rsidRDefault="00EC0447">
            <w:pPr>
              <w:pStyle w:val="NoSpacing"/>
            </w:pPr>
            <w:r>
              <w:t>knn1.pat2 &lt;- knn1</w:t>
            </w:r>
          </w:p>
          <w:p w14:paraId="699E26E3" w14:textId="77777777" w:rsidR="00761F37" w:rsidRDefault="00EC0447">
            <w:pPr>
              <w:pStyle w:val="NoSpacing"/>
            </w:pPr>
            <w:r>
              <w:t>knn1.pat2[,c("m0_Lab_LDLchol")] &lt;- NULL</w:t>
            </w:r>
          </w:p>
          <w:p w14:paraId="7346CE05" w14:textId="77777777" w:rsidR="00761F37" w:rsidRDefault="00EC0447">
            <w:pPr>
              <w:pStyle w:val="NoSpacing"/>
            </w:pPr>
            <w:r>
              <w:t>results_pat2 &lt;- test_multiple_missing(data = knn1.pat2, test_var = c("m0_Lab_eGFR_CKD_EPI",</w:t>
            </w:r>
          </w:p>
          <w:p w14:paraId="7E5A83CF" w14:textId="77777777" w:rsidR="00761F37" w:rsidRDefault="00EC0447">
            <w:pPr>
              <w:pStyle w:val="NoSpacing"/>
            </w:pPr>
            <w:r>
              <w:t xml:space="preserve">                                                                     "m0_Lab_Chol",</w:t>
            </w:r>
          </w:p>
          <w:p w14:paraId="717F8EE9" w14:textId="77777777" w:rsidR="00761F37" w:rsidRDefault="00EC0447">
            <w:pPr>
              <w:pStyle w:val="NoSpacing"/>
            </w:pPr>
            <w:r>
              <w:t xml:space="preserve">                                                                     "m0_Lab_HDLchol"),</w:t>
            </w:r>
          </w:p>
          <w:p w14:paraId="459A8472" w14:textId="77777777" w:rsidR="00761F37" w:rsidRDefault="00EC0447">
            <w:pPr>
              <w:pStyle w:val="NoSpacing"/>
            </w:pPr>
            <w:r>
              <w:t xml:space="preserve">                                      seed = 2408002)</w:t>
            </w:r>
          </w:p>
          <w:p w14:paraId="53D7D05F" w14:textId="77777777" w:rsidR="00761F37" w:rsidRDefault="00EC0447">
            <w:pPr>
              <w:pStyle w:val="NoSpacing"/>
            </w:pPr>
            <w:r>
              <w:t>rm(knn1.pat2)</w:t>
            </w:r>
          </w:p>
          <w:p w14:paraId="1961A6E1" w14:textId="77777777" w:rsidR="00761F37" w:rsidRDefault="00EC0447">
            <w:pPr>
              <w:pStyle w:val="NoSpacing"/>
            </w:pPr>
            <w:r>
              <w:t>results_pat2</w:t>
            </w:r>
          </w:p>
          <w:p w14:paraId="524BBB76" w14:textId="77777777" w:rsidR="00761F37" w:rsidRDefault="00EC0447">
            <w:pPr>
              <w:pStyle w:val="NoSpacing"/>
            </w:pPr>
            <w:r>
              <w:t>save.image(WD)</w:t>
            </w:r>
          </w:p>
          <w:p w14:paraId="3E6380C6" w14:textId="77777777" w:rsidR="00761F37" w:rsidRDefault="00761F37">
            <w:pPr>
              <w:pStyle w:val="NoSpacing"/>
            </w:pPr>
          </w:p>
          <w:p w14:paraId="0A4FFCC8" w14:textId="77777777" w:rsidR="00761F37" w:rsidRDefault="00EC0447">
            <w:pPr>
              <w:pStyle w:val="NoSpacing"/>
            </w:pPr>
            <w:r>
              <w:t>knn1.pat3 &lt;- knn1</w:t>
            </w:r>
          </w:p>
          <w:p w14:paraId="39A137C2" w14:textId="77777777" w:rsidR="00761F37" w:rsidRDefault="00EC0447">
            <w:pPr>
              <w:pStyle w:val="NoSpacing"/>
            </w:pPr>
            <w:r>
              <w:t>knn1.pat3[,c("m0_Lab_LDLchol")] &lt;- NULL</w:t>
            </w:r>
          </w:p>
          <w:p w14:paraId="78E4E2AB" w14:textId="77777777" w:rsidR="00761F37" w:rsidRDefault="00EC0447">
            <w:pPr>
              <w:pStyle w:val="NoSpacing"/>
            </w:pPr>
            <w:r>
              <w:t>results_pat3 &lt;- test_multiple_missing(data = knn1.pat3, test_var = c("m0_Lab_Chol",</w:t>
            </w:r>
          </w:p>
          <w:p w14:paraId="7FD8A81D" w14:textId="77777777" w:rsidR="00761F37" w:rsidRDefault="00EC0447">
            <w:pPr>
              <w:pStyle w:val="NoSpacing"/>
            </w:pPr>
            <w:r>
              <w:t xml:space="preserve">                                                                     "m0_Lab_HDLchol"),</w:t>
            </w:r>
          </w:p>
          <w:p w14:paraId="35B65340" w14:textId="77777777" w:rsidR="00761F37" w:rsidRDefault="00EC0447">
            <w:pPr>
              <w:pStyle w:val="NoSpacing"/>
            </w:pPr>
            <w:r>
              <w:t xml:space="preserve">                                      seed = 2408003)</w:t>
            </w:r>
          </w:p>
          <w:p w14:paraId="2EA49BB0" w14:textId="77777777" w:rsidR="00761F37" w:rsidRDefault="00EC0447">
            <w:pPr>
              <w:pStyle w:val="NoSpacing"/>
            </w:pPr>
            <w:r>
              <w:t>rm(knn1.pat3)</w:t>
            </w:r>
          </w:p>
          <w:p w14:paraId="7BF575D1" w14:textId="77777777" w:rsidR="00761F37" w:rsidRDefault="00EC0447">
            <w:pPr>
              <w:pStyle w:val="NoSpacing"/>
            </w:pPr>
            <w:r>
              <w:t>results_pat3</w:t>
            </w:r>
          </w:p>
          <w:p w14:paraId="12B5CCB0" w14:textId="77777777" w:rsidR="00761F37" w:rsidRDefault="00EC0447">
            <w:pPr>
              <w:pStyle w:val="NoSpacing"/>
            </w:pPr>
            <w:r>
              <w:t>save.image(WD)</w:t>
            </w:r>
          </w:p>
          <w:p w14:paraId="637A35DB" w14:textId="77777777" w:rsidR="00761F37" w:rsidRDefault="00761F37">
            <w:pPr>
              <w:pStyle w:val="NoSpacing"/>
            </w:pPr>
          </w:p>
          <w:p w14:paraId="6270FC0E" w14:textId="77777777" w:rsidR="00761F37" w:rsidRDefault="00EC0447">
            <w:pPr>
              <w:pStyle w:val="NoSpacing"/>
            </w:pPr>
            <w:r>
              <w:t>knn1.pat4 &lt;- knn1</w:t>
            </w:r>
          </w:p>
          <w:p w14:paraId="23829BB3" w14:textId="77777777" w:rsidR="00761F37" w:rsidRDefault="00EC0447">
            <w:pPr>
              <w:pStyle w:val="NoSpacing"/>
            </w:pPr>
            <w:r>
              <w:lastRenderedPageBreak/>
              <w:t>knn1.pat4[,c("m0_Lab_LDLchol","m0_duur_diabetes_quest","m0_History_PAD","m0_History_CHD","m0_History_CHF",</w:t>
            </w:r>
          </w:p>
          <w:p w14:paraId="649BEA1B" w14:textId="77777777" w:rsidR="00761F37" w:rsidRDefault="00EC0447">
            <w:pPr>
              <w:pStyle w:val="NoSpacing"/>
            </w:pPr>
            <w:r>
              <w:t xml:space="preserve">             "m0_History_CVA","m0_polyvascular_disease")] &lt;- list(NULL)</w:t>
            </w:r>
          </w:p>
          <w:p w14:paraId="4C7103F8" w14:textId="77777777" w:rsidR="00761F37" w:rsidRDefault="00EC0447">
            <w:pPr>
              <w:pStyle w:val="NoSpacing"/>
            </w:pPr>
            <w:r>
              <w:t>results_pat4 &lt;- test_multiple_missing(data = knn1.pat4, test_var = c("M0_diabetes",</w:t>
            </w:r>
          </w:p>
          <w:p w14:paraId="26B22C18" w14:textId="77777777" w:rsidR="00761F37" w:rsidRDefault="00EC0447">
            <w:pPr>
              <w:pStyle w:val="NoSpacing"/>
            </w:pPr>
            <w:r>
              <w:t xml:space="preserve">                                                                     "m0_CardVascHistory",</w:t>
            </w:r>
          </w:p>
          <w:p w14:paraId="1C5256E2" w14:textId="77777777" w:rsidR="00761F37" w:rsidRDefault="00EC0447">
            <w:pPr>
              <w:pStyle w:val="NoSpacing"/>
            </w:pPr>
            <w:r>
              <w:t xml:space="preserve">                                                                     "M0_year_since_first_CVD",</w:t>
            </w:r>
          </w:p>
          <w:p w14:paraId="1DDBDE7E" w14:textId="77777777" w:rsidR="00761F37" w:rsidRDefault="00EC0447">
            <w:pPr>
              <w:pStyle w:val="NoSpacing"/>
            </w:pPr>
            <w:r>
              <w:t xml:space="preserve">                                                                     "m0_Intox_Smoking_current",</w:t>
            </w:r>
          </w:p>
          <w:p w14:paraId="16F338B4" w14:textId="77777777" w:rsidR="00761F37" w:rsidRDefault="00EC0447">
            <w:pPr>
              <w:pStyle w:val="NoSpacing"/>
            </w:pPr>
            <w:r>
              <w:t xml:space="preserve">                                                                     "m0_Lab_Chol",</w:t>
            </w:r>
          </w:p>
          <w:p w14:paraId="0BD31C53" w14:textId="77777777" w:rsidR="00761F37" w:rsidRDefault="00EC0447">
            <w:pPr>
              <w:pStyle w:val="NoSpacing"/>
            </w:pPr>
            <w:r>
              <w:t xml:space="preserve">                                                                     "m0_Lab_HDLchol"),</w:t>
            </w:r>
          </w:p>
          <w:p w14:paraId="3CF241D7" w14:textId="77777777" w:rsidR="00761F37" w:rsidRDefault="00EC0447">
            <w:pPr>
              <w:pStyle w:val="NoSpacing"/>
            </w:pPr>
            <w:r>
              <w:t xml:space="preserve">                                      seed = 2408004)</w:t>
            </w:r>
          </w:p>
          <w:p w14:paraId="34D4BCF5" w14:textId="77777777" w:rsidR="00761F37" w:rsidRDefault="00EC0447">
            <w:pPr>
              <w:pStyle w:val="NoSpacing"/>
            </w:pPr>
            <w:r>
              <w:t>rm(knn1.pat4)</w:t>
            </w:r>
          </w:p>
          <w:p w14:paraId="6061D366" w14:textId="77777777" w:rsidR="00761F37" w:rsidRDefault="00EC0447">
            <w:pPr>
              <w:pStyle w:val="NoSpacing"/>
            </w:pPr>
            <w:r>
              <w:t>results_pat4</w:t>
            </w:r>
          </w:p>
          <w:p w14:paraId="23F7EC70" w14:textId="77777777" w:rsidR="00761F37" w:rsidRDefault="00EC0447">
            <w:pPr>
              <w:pStyle w:val="NoSpacing"/>
            </w:pPr>
            <w:r>
              <w:t>save.image(WD)</w:t>
            </w:r>
          </w:p>
          <w:p w14:paraId="79364C3E" w14:textId="77777777" w:rsidR="00761F37" w:rsidRDefault="00761F37">
            <w:pPr>
              <w:pStyle w:val="NoSpacing"/>
            </w:pPr>
          </w:p>
          <w:p w14:paraId="3317D245" w14:textId="77777777" w:rsidR="00761F37" w:rsidRDefault="00EC0447">
            <w:pPr>
              <w:pStyle w:val="NoSpacing"/>
            </w:pPr>
            <w:r>
              <w:t>knn1.pat5 &lt;- knn1</w:t>
            </w:r>
          </w:p>
          <w:p w14:paraId="33EA82B3" w14:textId="77777777" w:rsidR="00761F37" w:rsidRDefault="00EC0447">
            <w:pPr>
              <w:pStyle w:val="NoSpacing"/>
            </w:pPr>
            <w:r>
              <w:t>knn1.pat5[,c("m0_Lab_LDLchol","m0_duur_diabetes_quest","m0_History_PAD","m0_History_CHD","m0_History_CHF",</w:t>
            </w:r>
          </w:p>
          <w:p w14:paraId="46A4DA81" w14:textId="77777777" w:rsidR="00761F37" w:rsidRDefault="00EC0447">
            <w:pPr>
              <w:pStyle w:val="NoSpacing"/>
            </w:pPr>
            <w:r>
              <w:t xml:space="preserve">             "m0_History_CVA","m0_polyvascular_disease","m0_pulse_pressure")] &lt;- list(NULL)</w:t>
            </w:r>
          </w:p>
          <w:p w14:paraId="3D5F59A9" w14:textId="77777777" w:rsidR="00761F37" w:rsidRDefault="00EC0447">
            <w:pPr>
              <w:pStyle w:val="NoSpacing"/>
            </w:pPr>
            <w:r>
              <w:t>results_pat5 &lt;- test_multiple_missing(data = knn1.pat5, test_var = c("M0_diabetes",</w:t>
            </w:r>
          </w:p>
          <w:p w14:paraId="0DFF7739" w14:textId="77777777" w:rsidR="00761F37" w:rsidRDefault="00EC0447">
            <w:pPr>
              <w:pStyle w:val="NoSpacing"/>
            </w:pPr>
            <w:r>
              <w:t xml:space="preserve">                                                                     "m0_SAP",</w:t>
            </w:r>
          </w:p>
          <w:p w14:paraId="1C8D7C7B" w14:textId="77777777" w:rsidR="00761F37" w:rsidRDefault="00EC0447">
            <w:pPr>
              <w:pStyle w:val="NoSpacing"/>
            </w:pPr>
            <w:r>
              <w:t xml:space="preserve">                                                                     "m0_Lab_eGFR_CKD_EPI",</w:t>
            </w:r>
          </w:p>
          <w:p w14:paraId="7AED4C0D" w14:textId="77777777" w:rsidR="00761F37" w:rsidRDefault="00EC0447">
            <w:pPr>
              <w:pStyle w:val="NoSpacing"/>
            </w:pPr>
            <w:r>
              <w:t xml:space="preserve">                                                                     "m0_CardVascHistory",</w:t>
            </w:r>
          </w:p>
          <w:p w14:paraId="7C8B98F6" w14:textId="77777777" w:rsidR="00761F37" w:rsidRDefault="00EC0447">
            <w:pPr>
              <w:pStyle w:val="NoSpacing"/>
            </w:pPr>
            <w:r>
              <w:t xml:space="preserve">                                                                     "M0_year_since_first_CVD",</w:t>
            </w:r>
          </w:p>
          <w:p w14:paraId="12781A85" w14:textId="77777777" w:rsidR="00761F37" w:rsidRDefault="00EC0447">
            <w:pPr>
              <w:pStyle w:val="NoSpacing"/>
            </w:pPr>
            <w:r>
              <w:t xml:space="preserve">                                                                     "m0_Intox_Smoking_current",</w:t>
            </w:r>
          </w:p>
          <w:p w14:paraId="249E0B41" w14:textId="77777777" w:rsidR="00761F37" w:rsidRDefault="00EC0447">
            <w:pPr>
              <w:pStyle w:val="NoSpacing"/>
            </w:pPr>
            <w:r>
              <w:t xml:space="preserve">                                                                     "m0_Lab_Chol",</w:t>
            </w:r>
          </w:p>
          <w:p w14:paraId="5E227329" w14:textId="77777777" w:rsidR="00761F37" w:rsidRDefault="00EC0447">
            <w:pPr>
              <w:pStyle w:val="NoSpacing"/>
            </w:pPr>
            <w:r>
              <w:t xml:space="preserve">                                                                     "m0_Lab_HDLchol"),</w:t>
            </w:r>
          </w:p>
          <w:p w14:paraId="6AA8CEB9" w14:textId="77777777" w:rsidR="00761F37" w:rsidRDefault="00EC0447">
            <w:pPr>
              <w:pStyle w:val="NoSpacing"/>
            </w:pPr>
            <w:r>
              <w:t xml:space="preserve">                                      seed = 2408005)</w:t>
            </w:r>
          </w:p>
          <w:p w14:paraId="690F7F73" w14:textId="77777777" w:rsidR="00761F37" w:rsidRDefault="00EC0447">
            <w:pPr>
              <w:pStyle w:val="NoSpacing"/>
            </w:pPr>
            <w:r>
              <w:t>rm(knn1.pat5)</w:t>
            </w:r>
          </w:p>
          <w:p w14:paraId="12993C5E" w14:textId="77777777" w:rsidR="00761F37" w:rsidRDefault="00EC0447">
            <w:pPr>
              <w:pStyle w:val="NoSpacing"/>
            </w:pPr>
            <w:r>
              <w:t>results_pat5</w:t>
            </w:r>
          </w:p>
          <w:p w14:paraId="1BAD909B" w14:textId="77777777" w:rsidR="00761F37" w:rsidRDefault="00EC0447">
            <w:pPr>
              <w:pStyle w:val="NoSpacing"/>
            </w:pPr>
            <w:r>
              <w:t>save.image(WD)</w:t>
            </w:r>
          </w:p>
          <w:p w14:paraId="6C915576" w14:textId="77777777" w:rsidR="00761F37" w:rsidRDefault="00761F37">
            <w:pPr>
              <w:pStyle w:val="NoSpacing"/>
            </w:pPr>
          </w:p>
          <w:p w14:paraId="1E8870D4" w14:textId="77777777" w:rsidR="00761F37" w:rsidRDefault="00EC0447">
            <w:pPr>
              <w:pStyle w:val="NoSpacing"/>
            </w:pPr>
            <w:r>
              <w:t>knn1.pat6 &lt;- knn1</w:t>
            </w:r>
          </w:p>
          <w:p w14:paraId="735D2A49" w14:textId="77777777" w:rsidR="00761F37" w:rsidRDefault="00EC0447">
            <w:pPr>
              <w:pStyle w:val="NoSpacing"/>
            </w:pPr>
            <w:r>
              <w:t>knn1.pat6[,c("m0_Lab_LDLchol","m0_pulse_pressure")] &lt;- list(NULL)</w:t>
            </w:r>
          </w:p>
          <w:p w14:paraId="582C3857" w14:textId="77777777" w:rsidR="00761F37" w:rsidRDefault="00EC0447">
            <w:pPr>
              <w:pStyle w:val="NoSpacing"/>
            </w:pPr>
            <w:r>
              <w:t>results_pat6 &lt;- test_multiple_missing(data = knn1.pat6, test_var = c("m0_SAP",</w:t>
            </w:r>
          </w:p>
          <w:p w14:paraId="337A4B55" w14:textId="77777777" w:rsidR="00761F37" w:rsidRDefault="00EC0447">
            <w:pPr>
              <w:pStyle w:val="NoSpacing"/>
            </w:pPr>
            <w:r>
              <w:t xml:space="preserve">                                                                     "m0_Lab_eGFR_CKD_EPI",</w:t>
            </w:r>
          </w:p>
          <w:p w14:paraId="75A8BAAA" w14:textId="77777777" w:rsidR="00761F37" w:rsidRDefault="00EC0447">
            <w:pPr>
              <w:pStyle w:val="NoSpacing"/>
            </w:pPr>
            <w:r>
              <w:t xml:space="preserve">                                                                     "m0_Lab_Chol",</w:t>
            </w:r>
          </w:p>
          <w:p w14:paraId="650E1433" w14:textId="77777777" w:rsidR="00761F37" w:rsidRDefault="00EC0447">
            <w:pPr>
              <w:pStyle w:val="NoSpacing"/>
            </w:pPr>
            <w:r>
              <w:t xml:space="preserve">                                                                     "m0_Lab_HDLchol"),</w:t>
            </w:r>
          </w:p>
          <w:p w14:paraId="6829DFE3" w14:textId="77777777" w:rsidR="00761F37" w:rsidRDefault="00EC0447">
            <w:pPr>
              <w:pStyle w:val="NoSpacing"/>
            </w:pPr>
            <w:r>
              <w:t xml:space="preserve">                                      seed = 2408006)</w:t>
            </w:r>
          </w:p>
          <w:p w14:paraId="297EEEDE" w14:textId="77777777" w:rsidR="00761F37" w:rsidRDefault="00EC0447">
            <w:pPr>
              <w:pStyle w:val="NoSpacing"/>
            </w:pPr>
            <w:r>
              <w:t>rm(knn1.pat6)</w:t>
            </w:r>
          </w:p>
          <w:p w14:paraId="059E879B" w14:textId="77777777" w:rsidR="00761F37" w:rsidRDefault="00EC0447">
            <w:pPr>
              <w:pStyle w:val="NoSpacing"/>
            </w:pPr>
            <w:r>
              <w:t>results_pat6</w:t>
            </w:r>
          </w:p>
          <w:p w14:paraId="2DC4E754" w14:textId="77777777" w:rsidR="00761F37" w:rsidRDefault="00EC0447">
            <w:pPr>
              <w:pStyle w:val="NoSpacing"/>
            </w:pPr>
            <w:r>
              <w:t>save.image(WD)</w:t>
            </w:r>
          </w:p>
          <w:p w14:paraId="75EB46D2" w14:textId="77777777" w:rsidR="00761F37" w:rsidRDefault="00761F37">
            <w:pPr>
              <w:pStyle w:val="NoSpacing"/>
            </w:pPr>
          </w:p>
          <w:p w14:paraId="5E08E72A" w14:textId="77777777" w:rsidR="00761F37" w:rsidRDefault="00EC0447">
            <w:pPr>
              <w:pStyle w:val="NoSpacing"/>
            </w:pPr>
            <w:r>
              <w:t>knn1.pat7 &lt;- knn1</w:t>
            </w:r>
          </w:p>
          <w:p w14:paraId="16992049" w14:textId="77777777" w:rsidR="00761F37" w:rsidRDefault="00EC0447">
            <w:pPr>
              <w:pStyle w:val="NoSpacing"/>
            </w:pPr>
            <w:r>
              <w:t>knn1.pat7[,c("m0_Lab_LDLchol","m0_duur_diabetes_quest","m0_History_PAD","m0_History_CHD","m0_History_CHF",</w:t>
            </w:r>
          </w:p>
          <w:p w14:paraId="0B7844D3" w14:textId="77777777" w:rsidR="00761F37" w:rsidRDefault="00EC0447">
            <w:pPr>
              <w:pStyle w:val="NoSpacing"/>
            </w:pPr>
            <w:r>
              <w:t xml:space="preserve">             "m0_History_CVA","m0_polyvascular_disease","m0_pulse_pressure")] &lt;- list(NULL)</w:t>
            </w:r>
          </w:p>
          <w:p w14:paraId="1FF4FDE3" w14:textId="77777777" w:rsidR="00761F37" w:rsidRDefault="00EC0447">
            <w:pPr>
              <w:pStyle w:val="NoSpacing"/>
            </w:pPr>
            <w:r>
              <w:t>results_pat7 &lt;- test_multiple_missing(data = knn1.pat7, test_var = c("M0_diabetes",</w:t>
            </w:r>
          </w:p>
          <w:p w14:paraId="14BCBFE4" w14:textId="77777777" w:rsidR="00761F37" w:rsidRDefault="00EC0447">
            <w:pPr>
              <w:pStyle w:val="NoSpacing"/>
            </w:pPr>
            <w:r>
              <w:t xml:space="preserve">                                                                     "m0_SAP",</w:t>
            </w:r>
          </w:p>
          <w:p w14:paraId="281A39D0" w14:textId="77777777" w:rsidR="00761F37" w:rsidRDefault="00EC0447">
            <w:pPr>
              <w:pStyle w:val="NoSpacing"/>
            </w:pPr>
            <w:r>
              <w:lastRenderedPageBreak/>
              <w:t xml:space="preserve">                                                                     "m0_CardVascHistory",</w:t>
            </w:r>
          </w:p>
          <w:p w14:paraId="1128ABF2" w14:textId="77777777" w:rsidR="00761F37" w:rsidRDefault="00EC0447">
            <w:pPr>
              <w:pStyle w:val="NoSpacing"/>
            </w:pPr>
            <w:r>
              <w:t xml:space="preserve">                                                                     "M0_year_since_first_CVD",</w:t>
            </w:r>
          </w:p>
          <w:p w14:paraId="60590C0C" w14:textId="77777777" w:rsidR="00761F37" w:rsidRDefault="00EC0447">
            <w:pPr>
              <w:pStyle w:val="NoSpacing"/>
            </w:pPr>
            <w:r>
              <w:t xml:space="preserve">                                                                     "m0_Intox_Smoking_current",</w:t>
            </w:r>
          </w:p>
          <w:p w14:paraId="53301DD9" w14:textId="77777777" w:rsidR="00761F37" w:rsidRDefault="00EC0447">
            <w:pPr>
              <w:pStyle w:val="NoSpacing"/>
            </w:pPr>
            <w:r>
              <w:t xml:space="preserve">                                                                     "m0_Lab_Chol",</w:t>
            </w:r>
          </w:p>
          <w:p w14:paraId="77F5E07A" w14:textId="77777777" w:rsidR="00761F37" w:rsidRDefault="00EC0447">
            <w:pPr>
              <w:pStyle w:val="NoSpacing"/>
            </w:pPr>
            <w:r>
              <w:t xml:space="preserve">                                                                     "m0_Lab_HDLchol"),</w:t>
            </w:r>
          </w:p>
          <w:p w14:paraId="2EB18F93" w14:textId="77777777" w:rsidR="00761F37" w:rsidRDefault="00EC0447">
            <w:pPr>
              <w:pStyle w:val="NoSpacing"/>
            </w:pPr>
            <w:r>
              <w:t xml:space="preserve">                                      seed = 2408007)</w:t>
            </w:r>
          </w:p>
          <w:p w14:paraId="6CDDB991" w14:textId="77777777" w:rsidR="00761F37" w:rsidRDefault="00EC0447">
            <w:pPr>
              <w:pStyle w:val="NoSpacing"/>
            </w:pPr>
            <w:r>
              <w:t>rm(knn1.pat7)</w:t>
            </w:r>
          </w:p>
          <w:p w14:paraId="1124CE3D" w14:textId="77777777" w:rsidR="00761F37" w:rsidRDefault="00EC0447">
            <w:pPr>
              <w:pStyle w:val="NoSpacing"/>
            </w:pPr>
            <w:r>
              <w:t>results_pat7</w:t>
            </w:r>
          </w:p>
          <w:p w14:paraId="4C08B6A0" w14:textId="77777777" w:rsidR="00761F37" w:rsidRDefault="00EC0447">
            <w:pPr>
              <w:pStyle w:val="NoSpacing"/>
            </w:pPr>
            <w:r>
              <w:t>save.image(WD)</w:t>
            </w:r>
          </w:p>
          <w:p w14:paraId="0553085F" w14:textId="77777777" w:rsidR="00761F37" w:rsidRDefault="00761F37">
            <w:pPr>
              <w:pStyle w:val="NoSpacing"/>
            </w:pPr>
          </w:p>
          <w:p w14:paraId="5D74DBBB" w14:textId="77777777" w:rsidR="00761F37" w:rsidRDefault="00EC0447">
            <w:pPr>
              <w:pStyle w:val="NoSpacing"/>
            </w:pPr>
            <w:r>
              <w:t>knn1.pat8 &lt;- knn1</w:t>
            </w:r>
          </w:p>
          <w:p w14:paraId="671E901D" w14:textId="77777777" w:rsidR="00761F37" w:rsidRDefault="00EC0447">
            <w:pPr>
              <w:pStyle w:val="NoSpacing"/>
            </w:pPr>
            <w:r>
              <w:t>knn1.pat8[,c("m0_History_PAD","m0_History_CHD","m0_History_CHF",</w:t>
            </w:r>
          </w:p>
          <w:p w14:paraId="1A8B9A0E" w14:textId="77777777" w:rsidR="00761F37" w:rsidRDefault="00EC0447">
            <w:pPr>
              <w:pStyle w:val="NoSpacing"/>
            </w:pPr>
            <w:r>
              <w:t xml:space="preserve">             "m0_History_CVA","m0_polyvascular_disease","m0_pulse_pressure")] &lt;- list(NULL)</w:t>
            </w:r>
          </w:p>
          <w:p w14:paraId="78A1C5AD" w14:textId="77777777" w:rsidR="00761F37" w:rsidRDefault="00EC0447">
            <w:pPr>
              <w:pStyle w:val="NoSpacing"/>
            </w:pPr>
            <w:r>
              <w:t>results_pat8 &lt;- test_multiple_missing(data = knn1.pat8, test_var = c("m0_SAP",</w:t>
            </w:r>
          </w:p>
          <w:p w14:paraId="71297FB2" w14:textId="77777777" w:rsidR="00761F37" w:rsidRDefault="00EC0447">
            <w:pPr>
              <w:pStyle w:val="NoSpacing"/>
            </w:pPr>
            <w:r>
              <w:t xml:space="preserve">                                                                     "m0_CardVascHistory",</w:t>
            </w:r>
          </w:p>
          <w:p w14:paraId="6014C79F" w14:textId="77777777" w:rsidR="00761F37" w:rsidRDefault="00EC0447">
            <w:pPr>
              <w:pStyle w:val="NoSpacing"/>
            </w:pPr>
            <w:r>
              <w:t xml:space="preserve">                                                                     "M0_year_since_first_CVD",</w:t>
            </w:r>
          </w:p>
          <w:p w14:paraId="183B17A0" w14:textId="77777777" w:rsidR="00761F37" w:rsidRDefault="00EC0447">
            <w:pPr>
              <w:pStyle w:val="NoSpacing"/>
            </w:pPr>
            <w:r>
              <w:t xml:space="preserve">                                                                     "m0_Intox_Smoking_current"),</w:t>
            </w:r>
          </w:p>
          <w:p w14:paraId="2E060814" w14:textId="77777777" w:rsidR="00761F37" w:rsidRDefault="00EC0447">
            <w:pPr>
              <w:pStyle w:val="NoSpacing"/>
            </w:pPr>
            <w:r>
              <w:t xml:space="preserve">                                      seed = 2408008)</w:t>
            </w:r>
          </w:p>
          <w:p w14:paraId="3870AE86" w14:textId="77777777" w:rsidR="00761F37" w:rsidRDefault="00EC0447">
            <w:pPr>
              <w:pStyle w:val="NoSpacing"/>
            </w:pPr>
            <w:r>
              <w:t>rm(knn1.pat8)</w:t>
            </w:r>
          </w:p>
          <w:p w14:paraId="55E41A8D" w14:textId="77777777" w:rsidR="00761F37" w:rsidRDefault="00EC0447">
            <w:pPr>
              <w:pStyle w:val="NoSpacing"/>
            </w:pPr>
            <w:r>
              <w:t>results_pat8</w:t>
            </w:r>
          </w:p>
          <w:p w14:paraId="2ADB8531" w14:textId="77777777" w:rsidR="00761F37" w:rsidRDefault="00EC0447">
            <w:pPr>
              <w:pStyle w:val="NoSpacing"/>
            </w:pPr>
            <w:r>
              <w:t>save.image(WD)</w:t>
            </w:r>
          </w:p>
          <w:p w14:paraId="429166D7" w14:textId="77777777" w:rsidR="00761F37" w:rsidRDefault="00761F37">
            <w:pPr>
              <w:pStyle w:val="NoSpacing"/>
            </w:pPr>
          </w:p>
          <w:p w14:paraId="5F232F3A" w14:textId="77777777" w:rsidR="00761F37" w:rsidRDefault="00EC0447">
            <w:pPr>
              <w:pStyle w:val="NoSpacing"/>
            </w:pPr>
            <w:r>
              <w:t>############################</w:t>
            </w:r>
          </w:p>
          <w:p w14:paraId="63D7BE34" w14:textId="77777777" w:rsidR="00761F37" w:rsidRDefault="00EC0447">
            <w:pPr>
              <w:pStyle w:val="NoSpacing"/>
            </w:pPr>
            <w:r>
              <w:t># Results simulation study #</w:t>
            </w:r>
          </w:p>
          <w:p w14:paraId="66A8AD93" w14:textId="77777777" w:rsidR="00761F37" w:rsidRDefault="00EC0447">
            <w:pPr>
              <w:pStyle w:val="NoSpacing"/>
            </w:pPr>
            <w:r>
              <w:t>############################</w:t>
            </w:r>
          </w:p>
          <w:p w14:paraId="7017D4B0" w14:textId="77777777" w:rsidR="00761F37" w:rsidRDefault="00761F37">
            <w:pPr>
              <w:pStyle w:val="NoSpacing"/>
            </w:pPr>
          </w:p>
          <w:p w14:paraId="5D47608B" w14:textId="77777777" w:rsidR="00761F37" w:rsidRDefault="00EC0447">
            <w:pPr>
              <w:pStyle w:val="NoSpacing"/>
            </w:pPr>
            <w:r>
              <w:t>results_pat1</w:t>
            </w:r>
          </w:p>
          <w:p w14:paraId="164F9109" w14:textId="77777777" w:rsidR="00761F37" w:rsidRDefault="00EC0447">
            <w:pPr>
              <w:pStyle w:val="NoSpacing"/>
            </w:pPr>
            <w:r>
              <w:t>results_pat2</w:t>
            </w:r>
          </w:p>
          <w:p w14:paraId="057BC643" w14:textId="77777777" w:rsidR="00761F37" w:rsidRDefault="00EC0447">
            <w:pPr>
              <w:pStyle w:val="NoSpacing"/>
            </w:pPr>
            <w:r>
              <w:t>results_pat3</w:t>
            </w:r>
          </w:p>
          <w:p w14:paraId="7871B075" w14:textId="77777777" w:rsidR="00761F37" w:rsidRDefault="00EC0447">
            <w:pPr>
              <w:pStyle w:val="NoSpacing"/>
            </w:pPr>
            <w:r>
              <w:t>results_pat4</w:t>
            </w:r>
          </w:p>
          <w:p w14:paraId="3C8B7A94" w14:textId="77777777" w:rsidR="00761F37" w:rsidRDefault="00EC0447">
            <w:pPr>
              <w:pStyle w:val="NoSpacing"/>
            </w:pPr>
            <w:r>
              <w:t>results_pat5</w:t>
            </w:r>
          </w:p>
          <w:p w14:paraId="4DEA6631" w14:textId="77777777" w:rsidR="00761F37" w:rsidRDefault="00EC0447">
            <w:pPr>
              <w:pStyle w:val="NoSpacing"/>
            </w:pPr>
            <w:r>
              <w:t>results_pat6</w:t>
            </w:r>
          </w:p>
          <w:p w14:paraId="345F4B41" w14:textId="77777777" w:rsidR="00761F37" w:rsidRDefault="00EC0447">
            <w:pPr>
              <w:pStyle w:val="NoSpacing"/>
            </w:pPr>
            <w:r>
              <w:t>results_pat7</w:t>
            </w:r>
          </w:p>
          <w:p w14:paraId="46D6D434" w14:textId="77777777" w:rsidR="00761F37" w:rsidRDefault="00EC0447">
            <w:pPr>
              <w:pStyle w:val="NoSpacing"/>
            </w:pPr>
            <w:r>
              <w:t>results_pat8</w:t>
            </w:r>
          </w:p>
          <w:p w14:paraId="3A97B5B1" w14:textId="77777777" w:rsidR="00761F37" w:rsidRDefault="00761F37">
            <w:pPr>
              <w:pStyle w:val="NoSpacing"/>
            </w:pPr>
          </w:p>
          <w:p w14:paraId="6922293B" w14:textId="77777777" w:rsidR="00761F37" w:rsidRDefault="00EC0447">
            <w:pPr>
              <w:pStyle w:val="NoSpacing"/>
            </w:pPr>
            <w:r>
              <w:t>################</w:t>
            </w:r>
          </w:p>
          <w:p w14:paraId="5E94A5C8" w14:textId="77777777" w:rsidR="00761F37" w:rsidRDefault="00EC0447">
            <w:pPr>
              <w:pStyle w:val="NoSpacing"/>
            </w:pPr>
            <w:r>
              <w:t># Impact study #</w:t>
            </w:r>
          </w:p>
          <w:p w14:paraId="07A8D256" w14:textId="77777777" w:rsidR="00761F37" w:rsidRDefault="00EC0447">
            <w:pPr>
              <w:pStyle w:val="NoSpacing"/>
            </w:pPr>
            <w:r>
              <w:t>################</w:t>
            </w:r>
          </w:p>
          <w:p w14:paraId="7299D733" w14:textId="77777777" w:rsidR="00761F37" w:rsidRDefault="00761F37">
            <w:pPr>
              <w:pStyle w:val="NoSpacing"/>
            </w:pPr>
          </w:p>
          <w:p w14:paraId="12E1B4F1" w14:textId="77777777" w:rsidR="00761F37" w:rsidRDefault="00EC0447">
            <w:pPr>
              <w:pStyle w:val="NoSpacing"/>
            </w:pPr>
            <w:r>
              <w:t>library(matrixcalc)</w:t>
            </w:r>
          </w:p>
          <w:p w14:paraId="77E74D4D" w14:textId="77777777" w:rsidR="00761F37" w:rsidRDefault="00761F37">
            <w:pPr>
              <w:pStyle w:val="NoSpacing"/>
            </w:pPr>
          </w:p>
          <w:p w14:paraId="7F8D754F" w14:textId="77777777" w:rsidR="00761F37" w:rsidRDefault="00EC0447">
            <w:pPr>
              <w:pStyle w:val="NoSpacing"/>
            </w:pPr>
            <w:r>
              <w:t>knnCVD &lt;- subset(knn1, m0_CardVascHistory == T)</w:t>
            </w:r>
          </w:p>
          <w:p w14:paraId="70DA5F18" w14:textId="77777777" w:rsidR="00761F37" w:rsidRDefault="00EC0447">
            <w:pPr>
              <w:pStyle w:val="NoSpacing"/>
            </w:pPr>
            <w:r>
              <w:t xml:space="preserve">knnCVD$m0_pulse_pressure &lt;- NULL </w:t>
            </w:r>
          </w:p>
          <w:p w14:paraId="047EFE41" w14:textId="77777777" w:rsidR="00761F37" w:rsidRDefault="00EC0447">
            <w:pPr>
              <w:pStyle w:val="NoSpacing"/>
            </w:pPr>
            <w:r>
              <w:t xml:space="preserve">results.m0SAP &lt;- data.frame(y.orig = rep(NA, nrow(knnCVD)), </w:t>
            </w:r>
          </w:p>
          <w:p w14:paraId="16ECB1B2" w14:textId="77777777" w:rsidR="00761F37" w:rsidRDefault="00EC0447">
            <w:pPr>
              <w:pStyle w:val="NoSpacing"/>
            </w:pPr>
            <w:r>
              <w:t xml:space="preserve">                            y.meanimp = rep(NA, nrow(knnCVD)), </w:t>
            </w:r>
          </w:p>
          <w:p w14:paraId="1169C858" w14:textId="77777777" w:rsidR="00761F37" w:rsidRDefault="00EC0447">
            <w:pPr>
              <w:pStyle w:val="NoSpacing"/>
            </w:pPr>
            <w:r>
              <w:t xml:space="preserve">                            y.jointimp = rep(NA, nrow(knnCVD)), </w:t>
            </w:r>
          </w:p>
          <w:p w14:paraId="223780CF" w14:textId="77777777" w:rsidR="00761F37" w:rsidRDefault="00EC0447">
            <w:pPr>
              <w:pStyle w:val="NoSpacing"/>
            </w:pPr>
            <w:r>
              <w:t xml:space="preserve">                            y.condimp = rep(NA, nrow(knnCVD)))</w:t>
            </w:r>
          </w:p>
          <w:p w14:paraId="46553873" w14:textId="77777777" w:rsidR="00761F37" w:rsidRDefault="00EC0447">
            <w:pPr>
              <w:pStyle w:val="NoSpacing"/>
            </w:pPr>
            <w:r>
              <w:t>pb &lt;- txtProgressBar(min = 0, max = nrow(results.m0SAP), style = 3)</w:t>
            </w:r>
          </w:p>
          <w:p w14:paraId="4E6376E8" w14:textId="77777777" w:rsidR="00761F37" w:rsidRDefault="00EC0447">
            <w:pPr>
              <w:pStyle w:val="NoSpacing"/>
            </w:pPr>
            <w:r>
              <w:t>for (i in 1:nrow(knnCVD)) {</w:t>
            </w:r>
          </w:p>
          <w:p w14:paraId="58D58808" w14:textId="77777777" w:rsidR="00761F37" w:rsidRDefault="00EC0447">
            <w:pPr>
              <w:pStyle w:val="NoSpacing"/>
            </w:pPr>
            <w:r>
              <w:t xml:space="preserve">  setTxtProgressBar(pb, i)</w:t>
            </w:r>
          </w:p>
          <w:p w14:paraId="12D08E60" w14:textId="77777777" w:rsidR="00761F37" w:rsidRDefault="00EC0447">
            <w:pPr>
              <w:pStyle w:val="NoSpacing"/>
            </w:pPr>
            <w:r>
              <w:t xml:space="preserve">  dat.train &lt;- knnCVD[-i,]</w:t>
            </w:r>
          </w:p>
          <w:p w14:paraId="65F2A8D4" w14:textId="77777777" w:rsidR="00761F37" w:rsidRDefault="00EC0447">
            <w:pPr>
              <w:pStyle w:val="NoSpacing"/>
            </w:pPr>
            <w:r>
              <w:t xml:space="preserve">  test_case &lt;- knnCVD[i,]</w:t>
            </w:r>
          </w:p>
          <w:p w14:paraId="2943B072" w14:textId="77777777" w:rsidR="00761F37" w:rsidRDefault="00EC0447">
            <w:pPr>
              <w:pStyle w:val="NoSpacing"/>
            </w:pPr>
            <w:r>
              <w:t xml:space="preserve">  results.m0SAP$y.orig[i] &lt;- test_case$m0_SAP</w:t>
            </w:r>
          </w:p>
          <w:p w14:paraId="24D4E0AE" w14:textId="77777777" w:rsidR="00761F37" w:rsidRDefault="00EC0447">
            <w:pPr>
              <w:pStyle w:val="NoSpacing"/>
            </w:pPr>
            <w:r>
              <w:lastRenderedPageBreak/>
              <w:t xml:space="preserve">  test_case$m0_SAP &lt;- NA</w:t>
            </w:r>
          </w:p>
          <w:p w14:paraId="15BC2FD5" w14:textId="77777777" w:rsidR="00761F37" w:rsidRDefault="00EC0447">
            <w:pPr>
              <w:pStyle w:val="NoSpacing"/>
            </w:pPr>
            <w:r>
              <w:t xml:space="preserve">  # Estimate the necessary imputation models/parameters</w:t>
            </w:r>
          </w:p>
          <w:p w14:paraId="6F83AFD4" w14:textId="77777777" w:rsidR="00761F37" w:rsidRDefault="00EC0447">
            <w:pPr>
              <w:pStyle w:val="NoSpacing"/>
            </w:pPr>
            <w:r>
              <w:t xml:space="preserve">  mu    &lt;- sapply(dat.train, mean)</w:t>
            </w:r>
          </w:p>
          <w:p w14:paraId="29FD53B9" w14:textId="77777777" w:rsidR="00761F37" w:rsidRDefault="00EC0447">
            <w:pPr>
              <w:pStyle w:val="NoSpacing"/>
            </w:pPr>
            <w:r>
              <w:t xml:space="preserve">  sigma &lt;- cov(dat.train)</w:t>
            </w:r>
          </w:p>
          <w:p w14:paraId="7681B5D9" w14:textId="77777777" w:rsidR="00761F37" w:rsidRDefault="00EC0447">
            <w:pPr>
              <w:pStyle w:val="NoSpacing"/>
            </w:pPr>
            <w:r>
              <w:t xml:space="preserve">  n.imp &lt;- 50</w:t>
            </w:r>
          </w:p>
          <w:p w14:paraId="692A3745" w14:textId="77777777" w:rsidR="00761F37" w:rsidRDefault="00EC0447">
            <w:pPr>
              <w:pStyle w:val="NoSpacing"/>
            </w:pPr>
            <w:r>
              <w:t xml:space="preserve">  data_classes &lt;- sapply(knn1, class)</w:t>
            </w:r>
          </w:p>
          <w:p w14:paraId="13975292" w14:textId="77777777" w:rsidR="00761F37" w:rsidRDefault="00EC0447">
            <w:pPr>
              <w:pStyle w:val="NoSpacing"/>
            </w:pPr>
            <w:r>
              <w:t xml:space="preserve">  if (!is.positive.definite(sigma)) {</w:t>
            </w:r>
          </w:p>
          <w:p w14:paraId="2F477239" w14:textId="77777777" w:rsidR="00761F37" w:rsidRDefault="00EC0447">
            <w:pPr>
              <w:pStyle w:val="NoSpacing"/>
              <w:rPr>
                <w:lang w:val="nl-NL"/>
              </w:rPr>
            </w:pPr>
            <w:r>
              <w:t xml:space="preserve">    </w:t>
            </w:r>
            <w:r>
              <w:rPr>
                <w:lang w:val="nl-NL"/>
              </w:rPr>
              <w:t>sigma &lt;- sigma + diag(ncol(sigma))*0.01</w:t>
            </w:r>
          </w:p>
          <w:p w14:paraId="62F5BD9C" w14:textId="77777777" w:rsidR="00761F37" w:rsidRDefault="00EC0447">
            <w:pPr>
              <w:pStyle w:val="NoSpacing"/>
            </w:pPr>
            <w:r>
              <w:rPr>
                <w:lang w:val="nl-NL"/>
              </w:rPr>
              <w:t xml:space="preserve">  </w:t>
            </w:r>
            <w:r>
              <w:t>}</w:t>
            </w:r>
          </w:p>
          <w:p w14:paraId="0877FFC3" w14:textId="77777777" w:rsidR="00761F37" w:rsidRDefault="00EC0447">
            <w:pPr>
              <w:pStyle w:val="NoSpacing"/>
            </w:pPr>
            <w:r>
              <w:t xml:space="preserve">  cond_model &lt;- conditional.estimation(training_data = dat.train, skip = (!colnames(dat.train) %in% "m0_SAP"))</w:t>
            </w:r>
          </w:p>
          <w:p w14:paraId="7E9B9981" w14:textId="77777777" w:rsidR="00761F37" w:rsidRDefault="00EC0447">
            <w:pPr>
              <w:pStyle w:val="NoSpacing"/>
            </w:pPr>
            <w:r>
              <w:t xml:space="preserve">  # Perform the imputation</w:t>
            </w:r>
          </w:p>
          <w:p w14:paraId="325CD683" w14:textId="77777777" w:rsidR="00761F37" w:rsidRDefault="00EC0447">
            <w:pPr>
              <w:pStyle w:val="NoSpacing"/>
            </w:pPr>
            <w:r>
              <w:t xml:space="preserve">  imp.joint &lt;- joint.MI(data = test_case, </w:t>
            </w:r>
          </w:p>
          <w:p w14:paraId="2E9E21C1" w14:textId="77777777" w:rsidR="00761F37" w:rsidRDefault="00EC0447">
            <w:pPr>
              <w:pStyle w:val="NoSpacing"/>
            </w:pPr>
            <w:r>
              <w:t xml:space="preserve">                        mu = mu, </w:t>
            </w:r>
          </w:p>
          <w:p w14:paraId="0381AB81" w14:textId="77777777" w:rsidR="00761F37" w:rsidRDefault="00EC0447">
            <w:pPr>
              <w:pStyle w:val="NoSpacing"/>
            </w:pPr>
            <w:r>
              <w:t xml:space="preserve">                        sigma = sigma, </w:t>
            </w:r>
          </w:p>
          <w:p w14:paraId="209D24CB" w14:textId="77777777" w:rsidR="00761F37" w:rsidRDefault="00EC0447">
            <w:pPr>
              <w:pStyle w:val="NoSpacing"/>
            </w:pPr>
            <w:r>
              <w:t xml:space="preserve">                        data_classes = data_classes, </w:t>
            </w:r>
          </w:p>
          <w:p w14:paraId="47994AAD" w14:textId="77777777" w:rsidR="00761F37" w:rsidRDefault="00EC0447">
            <w:pPr>
              <w:pStyle w:val="NoSpacing"/>
            </w:pPr>
            <w:r>
              <w:t xml:space="preserve">                        n.imp = n.imp)</w:t>
            </w:r>
          </w:p>
          <w:p w14:paraId="5ED29AE6" w14:textId="77777777" w:rsidR="00761F37" w:rsidRDefault="00EC0447">
            <w:pPr>
              <w:pStyle w:val="NoSpacing"/>
            </w:pPr>
            <w:r>
              <w:t xml:space="preserve">  imp.cond  &lt;- conditional.MI(data = test_case, </w:t>
            </w:r>
          </w:p>
          <w:p w14:paraId="508D5168" w14:textId="77777777" w:rsidR="00761F37" w:rsidRDefault="00EC0447">
            <w:pPr>
              <w:pStyle w:val="NoSpacing"/>
            </w:pPr>
            <w:r>
              <w:t xml:space="preserve">                              model_estimation = cond_model, </w:t>
            </w:r>
          </w:p>
          <w:p w14:paraId="5878D32E" w14:textId="77777777" w:rsidR="00761F37" w:rsidRDefault="00EC0447">
            <w:pPr>
              <w:pStyle w:val="NoSpacing"/>
            </w:pPr>
            <w:r>
              <w:t xml:space="preserve">                              mu = mu, </w:t>
            </w:r>
          </w:p>
          <w:p w14:paraId="2E4A61BB" w14:textId="77777777" w:rsidR="00761F37" w:rsidRDefault="00EC0447">
            <w:pPr>
              <w:pStyle w:val="NoSpacing"/>
            </w:pPr>
            <w:r>
              <w:t xml:space="preserve">                              sigma = sigma, </w:t>
            </w:r>
          </w:p>
          <w:p w14:paraId="76940A7D" w14:textId="77777777" w:rsidR="00761F37" w:rsidRDefault="00EC0447">
            <w:pPr>
              <w:pStyle w:val="NoSpacing"/>
            </w:pPr>
            <w:r>
              <w:t xml:space="preserve">                              data_classes = data_classes, </w:t>
            </w:r>
          </w:p>
          <w:p w14:paraId="28634929" w14:textId="77777777" w:rsidR="00761F37" w:rsidRDefault="00EC0447">
            <w:pPr>
              <w:pStyle w:val="NoSpacing"/>
            </w:pPr>
            <w:r>
              <w:t xml:space="preserve">                              n.imp = n.imp)</w:t>
            </w:r>
          </w:p>
          <w:p w14:paraId="03FA652B" w14:textId="77777777" w:rsidR="00761F37" w:rsidRDefault="00EC0447">
            <w:pPr>
              <w:pStyle w:val="NoSpacing"/>
            </w:pPr>
            <w:r>
              <w:t xml:space="preserve">  # Save results</w:t>
            </w:r>
          </w:p>
          <w:p w14:paraId="3807C9BC" w14:textId="77777777" w:rsidR="00761F37" w:rsidRDefault="00EC0447">
            <w:pPr>
              <w:pStyle w:val="NoSpacing"/>
            </w:pPr>
            <w:r>
              <w:t xml:space="preserve">  results.m0SAP$y.meanimp[i] &lt;- mu["m0_SAP"]</w:t>
            </w:r>
          </w:p>
          <w:p w14:paraId="1DD30418" w14:textId="77777777" w:rsidR="00761F37" w:rsidRDefault="00EC0447">
            <w:pPr>
              <w:pStyle w:val="NoSpacing"/>
            </w:pPr>
            <w:r>
              <w:t xml:space="preserve">  results.m0SAP$y.jointimp[i] &lt;- mean(imp.joint[1, "m0_SAP",])</w:t>
            </w:r>
          </w:p>
          <w:p w14:paraId="4350DB8B" w14:textId="77777777" w:rsidR="00761F37" w:rsidRDefault="00EC0447">
            <w:pPr>
              <w:pStyle w:val="NoSpacing"/>
            </w:pPr>
            <w:r>
              <w:t xml:space="preserve">  results.m0SAP$y.condimp[i] &lt;-  mean(imp.cond[1, "m0_SAP",])  </w:t>
            </w:r>
          </w:p>
          <w:p w14:paraId="100340A3" w14:textId="77777777" w:rsidR="00761F37" w:rsidRDefault="00EC0447">
            <w:pPr>
              <w:pStyle w:val="NoSpacing"/>
            </w:pPr>
            <w:r>
              <w:t>}</w:t>
            </w:r>
          </w:p>
          <w:p w14:paraId="67D35839" w14:textId="77777777" w:rsidR="00761F37" w:rsidRDefault="00EC0447">
            <w:pPr>
              <w:pStyle w:val="NoSpacing"/>
            </w:pPr>
            <w:r>
              <w:t>close(pb)</w:t>
            </w:r>
          </w:p>
          <w:p w14:paraId="31EC6696" w14:textId="77777777" w:rsidR="00761F37" w:rsidRDefault="00761F37">
            <w:pPr>
              <w:pStyle w:val="NoSpacing"/>
            </w:pPr>
          </w:p>
          <w:p w14:paraId="55286733" w14:textId="77777777" w:rsidR="00761F37" w:rsidRDefault="00EC0447">
            <w:pPr>
              <w:pStyle w:val="NoSpacing"/>
            </w:pPr>
            <w:r>
              <w:t>########################</w:t>
            </w:r>
          </w:p>
          <w:p w14:paraId="0A0C0026" w14:textId="77777777" w:rsidR="00761F37" w:rsidRDefault="00EC0447">
            <w:pPr>
              <w:pStyle w:val="NoSpacing"/>
            </w:pPr>
            <w:r>
              <w:t># Impact study Results #</w:t>
            </w:r>
          </w:p>
          <w:p w14:paraId="096E6582" w14:textId="77777777" w:rsidR="00761F37" w:rsidRDefault="00EC0447">
            <w:pPr>
              <w:pStyle w:val="NoSpacing"/>
            </w:pPr>
            <w:r>
              <w:t>########################</w:t>
            </w:r>
          </w:p>
          <w:p w14:paraId="6B38EC70" w14:textId="77777777" w:rsidR="00761F37" w:rsidRDefault="00761F37">
            <w:pPr>
              <w:pStyle w:val="NoSpacing"/>
            </w:pPr>
          </w:p>
          <w:p w14:paraId="01D37815" w14:textId="77777777" w:rsidR="00761F37" w:rsidRDefault="00EC0447">
            <w:pPr>
              <w:pStyle w:val="NoSpacing"/>
            </w:pPr>
            <w:r>
              <w:t>results.m0SAP</w:t>
            </w:r>
          </w:p>
          <w:p w14:paraId="28B2669E" w14:textId="77777777" w:rsidR="00761F37" w:rsidRDefault="00EC0447">
            <w:pPr>
              <w:pStyle w:val="NoSpacing"/>
            </w:pPr>
            <w:r>
              <w:t># Mean imputation</w:t>
            </w:r>
          </w:p>
          <w:p w14:paraId="5F177C96" w14:textId="77777777" w:rsidR="00761F37" w:rsidRDefault="00EC0447">
            <w:pPr>
              <w:pStyle w:val="NoSpacing"/>
            </w:pPr>
            <w:r>
              <w:t>with(results.m0SAP, sum(y.orig&gt;=140 &amp; y.meanimp&gt;=140))</w:t>
            </w:r>
          </w:p>
          <w:p w14:paraId="23137863" w14:textId="77777777" w:rsidR="00761F37" w:rsidRDefault="00EC0447">
            <w:pPr>
              <w:pStyle w:val="NoSpacing"/>
            </w:pPr>
            <w:r>
              <w:t>with(results.m0SAP, sum(y.orig&gt;=140 &amp; y.meanimp&lt;140))</w:t>
            </w:r>
          </w:p>
          <w:p w14:paraId="3CFE250A" w14:textId="77777777" w:rsidR="00761F37" w:rsidRDefault="00EC0447">
            <w:pPr>
              <w:pStyle w:val="NoSpacing"/>
            </w:pPr>
            <w:r>
              <w:t>with(results.m0SAP, sum(y.orig&lt;140 &amp; y.meanimp&gt;=140))</w:t>
            </w:r>
          </w:p>
          <w:p w14:paraId="7CDFB783" w14:textId="77777777" w:rsidR="00761F37" w:rsidRDefault="00EC0447">
            <w:pPr>
              <w:pStyle w:val="NoSpacing"/>
            </w:pPr>
            <w:r>
              <w:t>with(results.m0SAP, sum(y.orig&lt;140 &amp; y.meanimp&lt;140))</w:t>
            </w:r>
          </w:p>
          <w:p w14:paraId="2D90165A" w14:textId="77777777" w:rsidR="00761F37" w:rsidRDefault="00EC0447">
            <w:pPr>
              <w:pStyle w:val="NoSpacing"/>
            </w:pPr>
            <w:r>
              <w:t># Joint Modeling Imputation</w:t>
            </w:r>
          </w:p>
          <w:p w14:paraId="0BB6349E" w14:textId="77777777" w:rsidR="00761F37" w:rsidRDefault="00EC0447">
            <w:pPr>
              <w:pStyle w:val="NoSpacing"/>
            </w:pPr>
            <w:r>
              <w:t>with(results.m0SAP, sum(y.orig&gt;=140 &amp; y.jointimp&gt;=140))</w:t>
            </w:r>
          </w:p>
          <w:p w14:paraId="680D5488" w14:textId="77777777" w:rsidR="00761F37" w:rsidRDefault="00EC0447">
            <w:pPr>
              <w:pStyle w:val="NoSpacing"/>
            </w:pPr>
            <w:r>
              <w:t>with(results.m0SAP, sum(y.orig&gt;=140 &amp; y.jointimp&lt;140))</w:t>
            </w:r>
          </w:p>
          <w:p w14:paraId="6270DC04" w14:textId="77777777" w:rsidR="00761F37" w:rsidRDefault="00EC0447">
            <w:pPr>
              <w:pStyle w:val="NoSpacing"/>
            </w:pPr>
            <w:r>
              <w:t>with(results.m0SAP, sum(y.orig&lt;140 &amp; y.jointimp&gt;=140))</w:t>
            </w:r>
          </w:p>
          <w:p w14:paraId="1EB573E6" w14:textId="77777777" w:rsidR="00761F37" w:rsidRDefault="00EC0447">
            <w:pPr>
              <w:pStyle w:val="NoSpacing"/>
            </w:pPr>
            <w:r>
              <w:t>with(results.m0SAP, sum(y.orig&lt;140 &amp; y.jointimp&lt;140))</w:t>
            </w:r>
          </w:p>
          <w:p w14:paraId="322C0E5B" w14:textId="77777777" w:rsidR="00761F37" w:rsidRDefault="00EC0447">
            <w:pPr>
              <w:pStyle w:val="NoSpacing"/>
            </w:pPr>
            <w:r>
              <w:t># Condtional Modeling Imputation</w:t>
            </w:r>
          </w:p>
          <w:p w14:paraId="5F2F7DB1" w14:textId="77777777" w:rsidR="00761F37" w:rsidRDefault="00EC0447">
            <w:pPr>
              <w:pStyle w:val="NoSpacing"/>
            </w:pPr>
            <w:r>
              <w:t>with(results.m0SAP, sum(y.orig&gt;=140 &amp; y.condimp&gt;=140))</w:t>
            </w:r>
          </w:p>
          <w:p w14:paraId="3BF5D7D4" w14:textId="77777777" w:rsidR="00761F37" w:rsidRDefault="00EC0447">
            <w:pPr>
              <w:pStyle w:val="NoSpacing"/>
            </w:pPr>
            <w:r>
              <w:t>with(results.m0SAP, sum(y.orig&gt;=140 &amp; y.condimp&lt;140))</w:t>
            </w:r>
          </w:p>
          <w:p w14:paraId="6165A266" w14:textId="77777777" w:rsidR="00761F37" w:rsidRDefault="00EC0447">
            <w:pPr>
              <w:pStyle w:val="NoSpacing"/>
            </w:pPr>
            <w:r>
              <w:t>with(results.m0SAP, sum(y.orig&lt;140 &amp; y.condimp&gt;=140))</w:t>
            </w:r>
          </w:p>
          <w:p w14:paraId="131420B6" w14:textId="77777777" w:rsidR="00761F37" w:rsidRDefault="00EC0447">
            <w:pPr>
              <w:pStyle w:val="NoSpacing"/>
            </w:pPr>
            <w:r>
              <w:t>with(results.m0SAP, sum(y.orig&lt;140 &amp; y.condimp&lt;140))</w:t>
            </w:r>
          </w:p>
          <w:p w14:paraId="0637B10D" w14:textId="77777777" w:rsidR="00761F37" w:rsidRDefault="00761F37">
            <w:pPr>
              <w:pStyle w:val="NoSpacing"/>
            </w:pPr>
          </w:p>
          <w:p w14:paraId="218FE56A" w14:textId="77777777" w:rsidR="00761F37" w:rsidRDefault="00EC0447">
            <w:pPr>
              <w:pStyle w:val="NoSpacing"/>
            </w:pPr>
            <w:r>
              <w:t>##############</w:t>
            </w:r>
          </w:p>
          <w:p w14:paraId="2860D4FF" w14:textId="77777777" w:rsidR="00761F37" w:rsidRDefault="00EC0447">
            <w:pPr>
              <w:pStyle w:val="NoSpacing"/>
            </w:pPr>
            <w:r>
              <w:t># Prediction #</w:t>
            </w:r>
          </w:p>
          <w:p w14:paraId="25D80B09" w14:textId="77777777" w:rsidR="00761F37" w:rsidRDefault="00EC0447">
            <w:pPr>
              <w:pStyle w:val="NoSpacing"/>
            </w:pPr>
            <w:r>
              <w:t>##############</w:t>
            </w:r>
          </w:p>
          <w:p w14:paraId="6C2C2E49" w14:textId="77777777" w:rsidR="00761F37" w:rsidRDefault="00761F37">
            <w:pPr>
              <w:pStyle w:val="NoSpacing"/>
            </w:pPr>
          </w:p>
          <w:p w14:paraId="75F89470" w14:textId="77777777" w:rsidR="00761F37" w:rsidRDefault="00EC0447">
            <w:pPr>
              <w:pStyle w:val="NoSpacing"/>
            </w:pPr>
            <w:r>
              <w:t>data_eGFR &lt;- data_imputation(data = knn1, test_var = "m0_Lab_eGFR_CKD_EPI", seed = 13336)</w:t>
            </w:r>
          </w:p>
          <w:p w14:paraId="5C637882" w14:textId="77777777" w:rsidR="00761F37" w:rsidRDefault="00EC0447">
            <w:pPr>
              <w:pStyle w:val="NoSpacing"/>
            </w:pPr>
            <w:r>
              <w:t>prediction_eGFR &lt;- as.data.frame(prediction_single_missing(data_eGFR, seed=13338))</w:t>
            </w:r>
          </w:p>
          <w:p w14:paraId="6F12FBC0" w14:textId="77777777" w:rsidR="00761F37" w:rsidRDefault="00761F37">
            <w:pPr>
              <w:pStyle w:val="NoSpacing"/>
            </w:pPr>
          </w:p>
          <w:p w14:paraId="4650DD80" w14:textId="77777777" w:rsidR="00761F37" w:rsidRDefault="00EC0447">
            <w:pPr>
              <w:pStyle w:val="NoSpacing"/>
            </w:pPr>
            <w:r>
              <w:t>knn1.pat6 &lt;- knn1</w:t>
            </w:r>
          </w:p>
          <w:p w14:paraId="274E4EF1" w14:textId="77777777" w:rsidR="00761F37" w:rsidRDefault="00EC0447">
            <w:pPr>
              <w:pStyle w:val="NoSpacing"/>
            </w:pPr>
            <w:r>
              <w:t>knn1.pat6[,c("m0_Lab_LDLchol","m0_pulse_pressure")] &lt;- list(NULL) #linked var</w:t>
            </w:r>
          </w:p>
          <w:p w14:paraId="02374C6B" w14:textId="77777777" w:rsidR="00761F37" w:rsidRDefault="00EC0447">
            <w:pPr>
              <w:pStyle w:val="NoSpacing"/>
            </w:pPr>
            <w:r>
              <w:lastRenderedPageBreak/>
              <w:t xml:space="preserve">data_pat6 &lt;- data_imputation(data = knn1.pat6, </w:t>
            </w:r>
          </w:p>
          <w:p w14:paraId="1E7B68AF" w14:textId="77777777" w:rsidR="00761F37" w:rsidRDefault="00EC0447">
            <w:pPr>
              <w:pStyle w:val="NoSpacing"/>
            </w:pPr>
            <w:r>
              <w:t xml:space="preserve">                             test_var = c("m0_SAP",</w:t>
            </w:r>
          </w:p>
          <w:p w14:paraId="7F6BC3CF" w14:textId="77777777" w:rsidR="00761F37" w:rsidRDefault="00EC0447">
            <w:pPr>
              <w:pStyle w:val="NoSpacing"/>
            </w:pPr>
            <w:r>
              <w:t xml:space="preserve">                                          "m0_Lab_eGFR_CKD_EPI",</w:t>
            </w:r>
          </w:p>
          <w:p w14:paraId="6443E2EB" w14:textId="77777777" w:rsidR="00761F37" w:rsidRDefault="00EC0447">
            <w:pPr>
              <w:pStyle w:val="NoSpacing"/>
            </w:pPr>
            <w:r>
              <w:t xml:space="preserve">                                          "m0_Lab_Chol",</w:t>
            </w:r>
          </w:p>
          <w:p w14:paraId="1B6541FE" w14:textId="77777777" w:rsidR="00761F37" w:rsidRDefault="00EC0447">
            <w:pPr>
              <w:pStyle w:val="NoSpacing"/>
            </w:pPr>
            <w:r>
              <w:t xml:space="preserve">                                          "m0_Lab_HDLchol"),</w:t>
            </w:r>
          </w:p>
          <w:p w14:paraId="16A160FA" w14:textId="77777777" w:rsidR="00761F37" w:rsidRDefault="00EC0447">
            <w:pPr>
              <w:pStyle w:val="NoSpacing"/>
            </w:pPr>
            <w:r>
              <w:t xml:space="preserve">                             seed = 2408006)</w:t>
            </w:r>
          </w:p>
          <w:p w14:paraId="48121709" w14:textId="77777777" w:rsidR="00761F37" w:rsidRDefault="00761F37">
            <w:pPr>
              <w:pStyle w:val="NoSpacing"/>
            </w:pPr>
          </w:p>
          <w:p w14:paraId="790A814B" w14:textId="77777777" w:rsidR="00761F37" w:rsidRDefault="00EC0447">
            <w:pPr>
              <w:pStyle w:val="NoSpacing"/>
            </w:pPr>
            <w:r>
              <w:t xml:space="preserve">prediction_pat6 &lt;- as.data.frame(prediction_single_missing(data_pat6, </w:t>
            </w:r>
          </w:p>
          <w:p w14:paraId="230F0FF6" w14:textId="77777777" w:rsidR="00761F37" w:rsidRDefault="00EC0447">
            <w:pPr>
              <w:pStyle w:val="NoSpacing"/>
            </w:pPr>
            <w:r>
              <w:t xml:space="preserve">                                                           test_var = c("m0_SAP",</w:t>
            </w:r>
          </w:p>
          <w:p w14:paraId="13E411A2" w14:textId="77777777" w:rsidR="00761F37" w:rsidRDefault="00EC0447">
            <w:pPr>
              <w:pStyle w:val="NoSpacing"/>
            </w:pPr>
            <w:r>
              <w:t xml:space="preserve">                                                                        "m0_Lab_eGFR_CKD_EPI",</w:t>
            </w:r>
          </w:p>
          <w:p w14:paraId="2F852F59" w14:textId="77777777" w:rsidR="00761F37" w:rsidRDefault="00EC0447">
            <w:pPr>
              <w:pStyle w:val="NoSpacing"/>
            </w:pPr>
            <w:r>
              <w:t xml:space="preserve">                                                                        "m0_Lab_Chol",</w:t>
            </w:r>
          </w:p>
          <w:p w14:paraId="2376255A" w14:textId="77777777" w:rsidR="00761F37" w:rsidRDefault="00EC0447">
            <w:pPr>
              <w:pStyle w:val="NoSpacing"/>
            </w:pPr>
            <w:r>
              <w:t xml:space="preserve">                                                                        "m0_Lab_HDLchol"), </w:t>
            </w:r>
          </w:p>
          <w:p w14:paraId="0683B422" w14:textId="77777777" w:rsidR="00761F37" w:rsidRDefault="00EC0447">
            <w:pPr>
              <w:pStyle w:val="NoSpacing"/>
            </w:pPr>
            <w:r>
              <w:t xml:space="preserve">                                                           seed=2408010))</w:t>
            </w:r>
          </w:p>
        </w:tc>
      </w:tr>
    </w:tbl>
    <w:p w14:paraId="38963AC2" w14:textId="77777777" w:rsidR="00761F37" w:rsidRDefault="00EC0447">
      <w:r>
        <w:lastRenderedPageBreak/>
        <w:br/>
      </w:r>
    </w:p>
    <w:p w14:paraId="765904C2" w14:textId="77777777" w:rsidR="00761F37" w:rsidRDefault="00EC0447">
      <w:r>
        <w:br w:type="column"/>
      </w:r>
      <w:r>
        <w:lastRenderedPageBreak/>
        <w:t xml:space="preserve">The content of the file </w:t>
      </w:r>
      <w:proofErr w:type="gramStart"/>
      <w:r>
        <w:rPr>
          <w:i/>
        </w:rPr>
        <w:t>functions.r</w:t>
      </w:r>
      <w:r>
        <w:t xml:space="preserve">  is</w:t>
      </w:r>
      <w:proofErr w:type="gramEnd"/>
      <w:r>
        <w:t xml:space="preserve"> as follows:</w:t>
      </w:r>
    </w:p>
    <w:tbl>
      <w:tblPr>
        <w:tblStyle w:val="TableGrid"/>
        <w:tblW w:w="9576" w:type="dxa"/>
        <w:tblLook w:val="04A0" w:firstRow="1" w:lastRow="0" w:firstColumn="1" w:lastColumn="0" w:noHBand="0" w:noVBand="1"/>
      </w:tblPr>
      <w:tblGrid>
        <w:gridCol w:w="9576"/>
      </w:tblGrid>
      <w:tr w:rsidR="00761F37" w14:paraId="3F1C16F1" w14:textId="77777777">
        <w:tc>
          <w:tcPr>
            <w:tcW w:w="9576" w:type="dxa"/>
            <w:shd w:val="clear" w:color="auto" w:fill="auto"/>
          </w:tcPr>
          <w:p w14:paraId="50186FFA" w14:textId="77777777" w:rsidR="00761F37" w:rsidRDefault="00EC0447">
            <w:pPr>
              <w:pStyle w:val="NoSpacing"/>
              <w:rPr>
                <w:lang w:val="nl-NL"/>
              </w:rPr>
            </w:pPr>
            <w:r>
              <w:rPr>
                <w:lang w:val="nl-NL"/>
              </w:rPr>
              <w:t>###########</w:t>
            </w:r>
          </w:p>
          <w:p w14:paraId="548C9A11" w14:textId="77777777" w:rsidR="00761F37" w:rsidRDefault="00EC0447">
            <w:pPr>
              <w:pStyle w:val="NoSpacing"/>
              <w:rPr>
                <w:lang w:val="nl-NL"/>
              </w:rPr>
            </w:pPr>
            <w:r>
              <w:rPr>
                <w:lang w:val="nl-NL"/>
              </w:rPr>
              <w:t># Authors #</w:t>
            </w:r>
          </w:p>
          <w:p w14:paraId="30FF6C9F" w14:textId="77777777" w:rsidR="00761F37" w:rsidRDefault="00EC0447">
            <w:pPr>
              <w:pStyle w:val="NoSpacing"/>
              <w:rPr>
                <w:lang w:val="nl-NL"/>
              </w:rPr>
            </w:pPr>
            <w:r>
              <w:rPr>
                <w:lang w:val="nl-NL"/>
              </w:rPr>
              <w:t>###########</w:t>
            </w:r>
          </w:p>
          <w:p w14:paraId="51F6DF8F" w14:textId="77777777" w:rsidR="00761F37" w:rsidRDefault="00761F37">
            <w:pPr>
              <w:pStyle w:val="NoSpacing"/>
              <w:rPr>
                <w:lang w:val="nl-NL"/>
              </w:rPr>
            </w:pPr>
          </w:p>
          <w:p w14:paraId="06EB5BF3" w14:textId="77777777" w:rsidR="00761F37" w:rsidRDefault="00EC0447">
            <w:pPr>
              <w:pStyle w:val="NoSpacing"/>
              <w:rPr>
                <w:lang w:val="nl-NL"/>
              </w:rPr>
            </w:pPr>
            <w:r>
              <w:rPr>
                <w:lang w:val="nl-NL"/>
              </w:rPr>
              <w:t># Steven Nijman</w:t>
            </w:r>
          </w:p>
          <w:p w14:paraId="0E333B71" w14:textId="77777777" w:rsidR="00761F37" w:rsidRDefault="00EC0447">
            <w:pPr>
              <w:pStyle w:val="NoSpacing"/>
              <w:rPr>
                <w:lang w:val="nl-NL"/>
              </w:rPr>
            </w:pPr>
            <w:r>
              <w:rPr>
                <w:lang w:val="nl-NL"/>
              </w:rPr>
              <w:t># Jeroen Hoogland</w:t>
            </w:r>
          </w:p>
          <w:p w14:paraId="5E7C2070" w14:textId="77777777" w:rsidR="00761F37" w:rsidRDefault="00EC0447">
            <w:pPr>
              <w:pStyle w:val="NoSpacing"/>
              <w:rPr>
                <w:lang w:val="nl-NL"/>
              </w:rPr>
            </w:pPr>
            <w:r>
              <w:rPr>
                <w:lang w:val="nl-NL"/>
              </w:rPr>
              <w:t># Thomas Debray</w:t>
            </w:r>
          </w:p>
          <w:p w14:paraId="5AF53FFA" w14:textId="77777777" w:rsidR="00761F37" w:rsidRDefault="00761F37">
            <w:pPr>
              <w:pStyle w:val="NoSpacing"/>
              <w:rPr>
                <w:lang w:val="nl-NL"/>
              </w:rPr>
            </w:pPr>
          </w:p>
          <w:p w14:paraId="0DA44B1E" w14:textId="77777777" w:rsidR="00761F37" w:rsidRDefault="00EC0447">
            <w:pPr>
              <w:pStyle w:val="NoSpacing"/>
            </w:pPr>
            <w:r>
              <w:t>########################</w:t>
            </w:r>
          </w:p>
          <w:p w14:paraId="72E26396" w14:textId="77777777" w:rsidR="00761F37" w:rsidRDefault="00EC0447">
            <w:pPr>
              <w:pStyle w:val="NoSpacing"/>
            </w:pPr>
            <w:r>
              <w:t># Package Requirements #</w:t>
            </w:r>
          </w:p>
          <w:p w14:paraId="72135957" w14:textId="77777777" w:rsidR="00761F37" w:rsidRDefault="00EC0447">
            <w:pPr>
              <w:pStyle w:val="NoSpacing"/>
            </w:pPr>
            <w:r>
              <w:t>########################</w:t>
            </w:r>
          </w:p>
          <w:p w14:paraId="6B575584" w14:textId="77777777" w:rsidR="00761F37" w:rsidRDefault="00761F37">
            <w:pPr>
              <w:pStyle w:val="NoSpacing"/>
            </w:pPr>
          </w:p>
          <w:p w14:paraId="10788CFC" w14:textId="77777777" w:rsidR="00761F37" w:rsidRDefault="00EC0447">
            <w:pPr>
              <w:pStyle w:val="NoSpacing"/>
            </w:pPr>
            <w:r>
              <w:t>require(condMVNorm) # version 2015.2-1</w:t>
            </w:r>
          </w:p>
          <w:p w14:paraId="7BC565E7" w14:textId="77777777" w:rsidR="00761F37" w:rsidRDefault="00EC0447">
            <w:pPr>
              <w:pStyle w:val="NoSpacing"/>
            </w:pPr>
            <w:r>
              <w:t>require(mice)       # version 3.6.0</w:t>
            </w:r>
          </w:p>
          <w:p w14:paraId="5EE33E43" w14:textId="77777777" w:rsidR="00761F37" w:rsidRDefault="00761F37">
            <w:pPr>
              <w:pStyle w:val="NoSpacing"/>
            </w:pPr>
          </w:p>
          <w:p w14:paraId="4ED8672E" w14:textId="77777777" w:rsidR="00761F37" w:rsidRDefault="00EC0447">
            <w:pPr>
              <w:pStyle w:val="NoSpacing"/>
            </w:pPr>
            <w:r>
              <w:t>########################</w:t>
            </w:r>
          </w:p>
          <w:p w14:paraId="5EFB3D8E" w14:textId="77777777" w:rsidR="00761F37" w:rsidRDefault="00761F37">
            <w:pPr>
              <w:pStyle w:val="NoSpacing"/>
            </w:pPr>
          </w:p>
          <w:p w14:paraId="6775555D" w14:textId="77777777" w:rsidR="00761F37" w:rsidRDefault="00EC0447">
            <w:pPr>
              <w:pStyle w:val="NoSpacing"/>
            </w:pPr>
            <w:r>
              <w:t># Function to retrieve columns with binary variables</w:t>
            </w:r>
          </w:p>
          <w:p w14:paraId="1B58B664" w14:textId="77777777" w:rsidR="00761F37" w:rsidRDefault="00EC0447">
            <w:pPr>
              <w:pStyle w:val="NoSpacing"/>
            </w:pPr>
            <w:r>
              <w:t>binary &lt;- function(data){</w:t>
            </w:r>
          </w:p>
          <w:p w14:paraId="3559D97E" w14:textId="77777777" w:rsidR="00761F37" w:rsidRDefault="00EC0447">
            <w:pPr>
              <w:pStyle w:val="NoSpacing"/>
            </w:pPr>
            <w:r>
              <w:t xml:space="preserve">  binnames &lt;- sapply(data, function(x) length(unique(x[complete.cases(x)])) == 2)</w:t>
            </w:r>
          </w:p>
          <w:p w14:paraId="52F99555" w14:textId="77777777" w:rsidR="00761F37" w:rsidRDefault="00EC0447">
            <w:pPr>
              <w:pStyle w:val="NoSpacing"/>
              <w:rPr>
                <w:lang w:val="nl-NL"/>
              </w:rPr>
            </w:pPr>
            <w:r>
              <w:t xml:space="preserve">  </w:t>
            </w:r>
            <w:r>
              <w:rPr>
                <w:lang w:val="nl-NL"/>
              </w:rPr>
              <w:t>binnames &lt;- names(binnames)[binnames]</w:t>
            </w:r>
          </w:p>
          <w:p w14:paraId="4BE2C08F" w14:textId="77777777" w:rsidR="00761F37" w:rsidRDefault="00EC0447">
            <w:pPr>
              <w:pStyle w:val="NoSpacing"/>
              <w:rPr>
                <w:lang w:val="nl-NL"/>
              </w:rPr>
            </w:pPr>
            <w:r>
              <w:rPr>
                <w:lang w:val="nl-NL"/>
              </w:rPr>
              <w:t xml:space="preserve">  binnames</w:t>
            </w:r>
          </w:p>
          <w:p w14:paraId="55021041" w14:textId="77777777" w:rsidR="00761F37" w:rsidRDefault="00EC0447">
            <w:pPr>
              <w:pStyle w:val="NoSpacing"/>
              <w:rPr>
                <w:lang w:val="nl-NL"/>
              </w:rPr>
            </w:pPr>
            <w:r>
              <w:rPr>
                <w:lang w:val="nl-NL"/>
              </w:rPr>
              <w:t>}</w:t>
            </w:r>
          </w:p>
          <w:p w14:paraId="4B367371" w14:textId="77777777" w:rsidR="00761F37" w:rsidRDefault="00761F37">
            <w:pPr>
              <w:pStyle w:val="NoSpacing"/>
              <w:rPr>
                <w:lang w:val="nl-NL"/>
              </w:rPr>
            </w:pPr>
          </w:p>
          <w:p w14:paraId="02F78A20" w14:textId="77777777" w:rsidR="00761F37" w:rsidRDefault="00EC0447">
            <w:pPr>
              <w:pStyle w:val="NoSpacing"/>
            </w:pPr>
            <w:r>
              <w:t># Extra function to facilitate compatibility with glm objects</w:t>
            </w:r>
          </w:p>
          <w:p w14:paraId="6D7A9975" w14:textId="77777777" w:rsidR="00761F37" w:rsidRDefault="00EC0447">
            <w:pPr>
              <w:pStyle w:val="NoSpacing"/>
            </w:pPr>
            <w:r>
              <w:t>coef.estimice &lt;- function (object){</w:t>
            </w:r>
          </w:p>
          <w:p w14:paraId="135E0150" w14:textId="77777777" w:rsidR="00761F37" w:rsidRDefault="00EC0447">
            <w:pPr>
              <w:pStyle w:val="NoSpacing"/>
            </w:pPr>
            <w:r>
              <w:t xml:space="preserve">  return (object$c) </w:t>
            </w:r>
          </w:p>
          <w:p w14:paraId="18652285" w14:textId="77777777" w:rsidR="00761F37" w:rsidRDefault="00EC0447">
            <w:pPr>
              <w:pStyle w:val="NoSpacing"/>
            </w:pPr>
            <w:r>
              <w:t>}</w:t>
            </w:r>
          </w:p>
          <w:p w14:paraId="7AEA1497" w14:textId="77777777" w:rsidR="00761F37" w:rsidRDefault="00761F37">
            <w:pPr>
              <w:pStyle w:val="NoSpacing"/>
            </w:pPr>
          </w:p>
          <w:p w14:paraId="0124E19E" w14:textId="77777777" w:rsidR="00761F37" w:rsidRDefault="00EC0447">
            <w:pPr>
              <w:pStyle w:val="NoSpacing"/>
            </w:pPr>
            <w:r>
              <w:t># Extra function to facilitate compatibility with glm objects</w:t>
            </w:r>
          </w:p>
          <w:p w14:paraId="7EF00824" w14:textId="77777777" w:rsidR="00761F37" w:rsidRDefault="00EC0447">
            <w:pPr>
              <w:pStyle w:val="NoSpacing"/>
            </w:pPr>
            <w:r>
              <w:t>vcov.estimice &lt;- function (object) {</w:t>
            </w:r>
          </w:p>
          <w:p w14:paraId="5975518D" w14:textId="77777777" w:rsidR="00761F37" w:rsidRDefault="00EC0447">
            <w:pPr>
              <w:pStyle w:val="NoSpacing"/>
            </w:pPr>
            <w:r>
              <w:t xml:space="preserve">  return(object$v)</w:t>
            </w:r>
          </w:p>
          <w:p w14:paraId="04C67900" w14:textId="77777777" w:rsidR="00761F37" w:rsidRDefault="00EC0447">
            <w:pPr>
              <w:pStyle w:val="NoSpacing"/>
            </w:pPr>
            <w:r>
              <w:t>}</w:t>
            </w:r>
          </w:p>
          <w:p w14:paraId="4D1CA242" w14:textId="77777777" w:rsidR="00761F37" w:rsidRDefault="00761F37">
            <w:pPr>
              <w:pStyle w:val="NoSpacing"/>
            </w:pPr>
          </w:p>
          <w:p w14:paraId="5E898CBA" w14:textId="77777777" w:rsidR="00761F37" w:rsidRDefault="00EC0447">
            <w:pPr>
              <w:pStyle w:val="NoSpacing"/>
            </w:pPr>
            <w:r>
              <w:t># Estimate conditional model for each variable in the training data</w:t>
            </w:r>
          </w:p>
          <w:p w14:paraId="5DE891BD" w14:textId="77777777" w:rsidR="00761F37" w:rsidRDefault="00EC0447">
            <w:pPr>
              <w:pStyle w:val="NoSpacing"/>
            </w:pPr>
            <w:r>
              <w:t># We can skip certain models (e.g. in case a variable does not contain missings)</w:t>
            </w:r>
          </w:p>
          <w:p w14:paraId="3E2BD527" w14:textId="77777777" w:rsidR="00761F37" w:rsidRDefault="00EC0447">
            <w:pPr>
              <w:pStyle w:val="NoSpacing"/>
            </w:pPr>
            <w:r>
              <w:t xml:space="preserve"># Note that this function requires training data without missing values. If missing </w:t>
            </w:r>
          </w:p>
          <w:p w14:paraId="329D1CAD" w14:textId="77777777" w:rsidR="00761F37" w:rsidRDefault="00EC0447">
            <w:pPr>
              <w:pStyle w:val="NoSpacing"/>
            </w:pPr>
            <w:r>
              <w:t xml:space="preserve"># values are present, the conditional models need to be estimated using a Gibbs </w:t>
            </w:r>
          </w:p>
          <w:p w14:paraId="5061D4B7" w14:textId="77777777" w:rsidR="00761F37" w:rsidRDefault="00EC0447">
            <w:pPr>
              <w:pStyle w:val="NoSpacing"/>
            </w:pPr>
            <w:r>
              <w:t># sampler (similar to the imputation process)</w:t>
            </w:r>
          </w:p>
          <w:p w14:paraId="542A4F57" w14:textId="77777777" w:rsidR="00761F37" w:rsidRDefault="00EC0447">
            <w:pPr>
              <w:pStyle w:val="NoSpacing"/>
            </w:pPr>
            <w:r>
              <w:t xml:space="preserve">conditional.estimation &lt;- function(training_data, </w:t>
            </w:r>
          </w:p>
          <w:p w14:paraId="763294CB" w14:textId="77777777" w:rsidR="00761F37" w:rsidRDefault="00EC0447">
            <w:pPr>
              <w:pStyle w:val="NoSpacing"/>
            </w:pPr>
            <w:r>
              <w:t xml:space="preserve">                                   skip = rep(FALSE, ncol(training_data)) # By default, estimate all the conditional models</w:t>
            </w:r>
          </w:p>
          <w:p w14:paraId="0D8327EF" w14:textId="77777777" w:rsidR="00761F37" w:rsidRDefault="00EC0447">
            <w:pPr>
              <w:pStyle w:val="NoSpacing"/>
            </w:pPr>
            <w:r>
              <w:t>) {</w:t>
            </w:r>
          </w:p>
          <w:p w14:paraId="7B9FBCC9" w14:textId="77777777" w:rsidR="00761F37" w:rsidRDefault="00EC0447">
            <w:pPr>
              <w:pStyle w:val="NoSpacing"/>
            </w:pPr>
            <w:r>
              <w:t xml:space="preserve">  if (length(skip)!=ncol(training_data)) {</w:t>
            </w:r>
          </w:p>
          <w:p w14:paraId="3A1A575E" w14:textId="77777777" w:rsidR="00761F37" w:rsidRDefault="00EC0447">
            <w:pPr>
              <w:pStyle w:val="NoSpacing"/>
            </w:pPr>
            <w:r>
              <w:t xml:space="preserve">    stop ("The size of argument 'skip' should match the number of columns in 'training_data'")</w:t>
            </w:r>
          </w:p>
          <w:p w14:paraId="1F967DCD" w14:textId="77777777" w:rsidR="00761F37" w:rsidRDefault="00EC0447">
            <w:pPr>
              <w:pStyle w:val="NoSpacing"/>
            </w:pPr>
            <w:r>
              <w:t xml:space="preserve">  }  </w:t>
            </w:r>
          </w:p>
          <w:p w14:paraId="6B64F457" w14:textId="77777777" w:rsidR="00761F37" w:rsidRDefault="00EC0447">
            <w:pPr>
              <w:pStyle w:val="NoSpacing"/>
            </w:pPr>
            <w:r>
              <w:t xml:space="preserve">  model.estimation &lt;- list()</w:t>
            </w:r>
          </w:p>
          <w:p w14:paraId="1AFEA9C4" w14:textId="77777777" w:rsidR="00761F37" w:rsidRDefault="00EC0447">
            <w:pPr>
              <w:pStyle w:val="NoSpacing"/>
            </w:pPr>
            <w:r>
              <w:t xml:space="preserve">  binnames &lt;- binary(training_data)</w:t>
            </w:r>
          </w:p>
          <w:p w14:paraId="36C376EE" w14:textId="77777777" w:rsidR="00761F37" w:rsidRDefault="00EC0447">
            <w:pPr>
              <w:pStyle w:val="NoSpacing"/>
            </w:pPr>
            <w:r>
              <w:t xml:space="preserve">  for(i in 1:ncol(training_data)) {</w:t>
            </w:r>
          </w:p>
          <w:p w14:paraId="03B6612E" w14:textId="77777777" w:rsidR="00761F37" w:rsidRDefault="00EC0447">
            <w:pPr>
              <w:pStyle w:val="NoSpacing"/>
            </w:pPr>
            <w:r>
              <w:t xml:space="preserve">    if (!skip[i]) {</w:t>
            </w:r>
          </w:p>
          <w:p w14:paraId="06BAD797" w14:textId="77777777" w:rsidR="00761F37" w:rsidRDefault="00EC0447">
            <w:pPr>
              <w:pStyle w:val="NoSpacing"/>
            </w:pPr>
            <w:r>
              <w:t xml:space="preserve">      formula &lt;- paste(names(training_data[-i]), collapse = " + ")</w:t>
            </w:r>
          </w:p>
          <w:p w14:paraId="48ED5FF8" w14:textId="77777777" w:rsidR="00761F37" w:rsidRDefault="00EC0447">
            <w:pPr>
              <w:pStyle w:val="NoSpacing"/>
            </w:pPr>
            <w:r>
              <w:t xml:space="preserve">      formula &lt;- paste(c(names(training_data[i]), formula), collapse = " ~ ")</w:t>
            </w:r>
          </w:p>
          <w:p w14:paraId="55879C10" w14:textId="77777777" w:rsidR="00761F37" w:rsidRDefault="00EC0447">
            <w:pPr>
              <w:pStyle w:val="NoSpacing"/>
            </w:pPr>
            <w:r>
              <w:t xml:space="preserve">      if(names(training_data)[i] %in% binnames) {</w:t>
            </w:r>
          </w:p>
          <w:p w14:paraId="4E7AEC07" w14:textId="77777777" w:rsidR="00761F37" w:rsidRDefault="00EC0447">
            <w:pPr>
              <w:pStyle w:val="NoSpacing"/>
            </w:pPr>
            <w:r>
              <w:t xml:space="preserve">        model.estimation[[i]] &lt;- glm(formula, training_data, family="binomial")</w:t>
            </w:r>
          </w:p>
          <w:p w14:paraId="5CBD96B1" w14:textId="77777777" w:rsidR="00761F37" w:rsidRDefault="00EC0447">
            <w:pPr>
              <w:pStyle w:val="NoSpacing"/>
            </w:pPr>
            <w:r>
              <w:t xml:space="preserve">      } else {</w:t>
            </w:r>
          </w:p>
          <w:p w14:paraId="704AEF72" w14:textId="77777777" w:rsidR="00761F37" w:rsidRDefault="00EC0447">
            <w:pPr>
              <w:pStyle w:val="NoSpacing"/>
            </w:pPr>
            <w:r>
              <w:t xml:space="preserve">        # We use ridge regression as adopted in mice to facilitate implementation of </w:t>
            </w:r>
          </w:p>
          <w:p w14:paraId="05D0DEE1" w14:textId="77777777" w:rsidR="00761F37" w:rsidRDefault="00EC0447">
            <w:pPr>
              <w:pStyle w:val="NoSpacing"/>
            </w:pPr>
            <w:r>
              <w:t xml:space="preserve">        # </w:t>
            </w:r>
            <w:proofErr w:type="gramStart"/>
            <w:r>
              <w:t>imputation</w:t>
            </w:r>
            <w:proofErr w:type="gramEnd"/>
            <w:r>
              <w:t xml:space="preserve"> processes. An additional advantage is that the ridge penalty </w:t>
            </w:r>
          </w:p>
          <w:p w14:paraId="390317F5" w14:textId="77777777" w:rsidR="00761F37" w:rsidRDefault="00EC0447">
            <w:pPr>
              <w:pStyle w:val="NoSpacing"/>
            </w:pPr>
            <w:r>
              <w:lastRenderedPageBreak/>
              <w:t xml:space="preserve">        # accommodates for some estimation problems in sparse datasets</w:t>
            </w:r>
          </w:p>
          <w:p w14:paraId="46BAF103" w14:textId="77777777" w:rsidR="00761F37" w:rsidRDefault="00EC0447">
            <w:pPr>
              <w:pStyle w:val="NoSpacing"/>
            </w:pPr>
            <w:r>
              <w:t xml:space="preserve">        X &lt;- cbind(1, as.matrix(training_data[,-i]))</w:t>
            </w:r>
          </w:p>
          <w:p w14:paraId="0CBCE638" w14:textId="77777777" w:rsidR="00761F37" w:rsidRDefault="00EC0447">
            <w:pPr>
              <w:pStyle w:val="NoSpacing"/>
            </w:pPr>
            <w:r>
              <w:t xml:space="preserve">        fit &lt;- tryCatch({</w:t>
            </w:r>
          </w:p>
          <w:p w14:paraId="45D8BBEC" w14:textId="77777777" w:rsidR="00761F37" w:rsidRDefault="00EC0447">
            <w:pPr>
              <w:pStyle w:val="NoSpacing"/>
            </w:pPr>
            <w:r>
              <w:t xml:space="preserve">          estimice(x = X, y = training_data[,i])</w:t>
            </w:r>
          </w:p>
          <w:p w14:paraId="26AE34D0" w14:textId="77777777" w:rsidR="00761F37" w:rsidRDefault="00EC0447">
            <w:pPr>
              <w:pStyle w:val="NoSpacing"/>
            </w:pPr>
            <w:r>
              <w:t xml:space="preserve">        }, error = function(e) {</w:t>
            </w:r>
          </w:p>
          <w:p w14:paraId="042CCE82" w14:textId="77777777" w:rsidR="00761F37" w:rsidRDefault="00EC0447">
            <w:pPr>
              <w:pStyle w:val="NoSpacing"/>
            </w:pPr>
            <w:r>
              <w:t xml:space="preserve">          estimice(x = X, y = training_data[,i], ls.meth = "ridge")</w:t>
            </w:r>
          </w:p>
          <w:p w14:paraId="45FAF485" w14:textId="77777777" w:rsidR="00761F37" w:rsidRDefault="00EC0447">
            <w:pPr>
              <w:pStyle w:val="NoSpacing"/>
            </w:pPr>
            <w:r>
              <w:t xml:space="preserve">        }, finally = {</w:t>
            </w:r>
          </w:p>
          <w:p w14:paraId="47835AFF" w14:textId="77777777" w:rsidR="00761F37" w:rsidRDefault="00EC0447">
            <w:pPr>
              <w:pStyle w:val="NoSpacing"/>
            </w:pPr>
            <w:r>
              <w:t xml:space="preserve">        })</w:t>
            </w:r>
          </w:p>
          <w:p w14:paraId="1546C9D2" w14:textId="77777777" w:rsidR="00761F37" w:rsidRDefault="00EC0447">
            <w:pPr>
              <w:pStyle w:val="NoSpacing"/>
            </w:pPr>
            <w:r>
              <w:t xml:space="preserve">        fit$df.residual &lt;- fit$df # Facilitate compatibility with glm objects</w:t>
            </w:r>
          </w:p>
          <w:p w14:paraId="57B94751" w14:textId="77777777" w:rsidR="00761F37" w:rsidRDefault="00EC0447">
            <w:pPr>
              <w:pStyle w:val="NoSpacing"/>
            </w:pPr>
            <w:r>
              <w:t xml:space="preserve">        class(fit) &lt;- "estimice" # Facilitate compatibility with glm objects</w:t>
            </w:r>
          </w:p>
          <w:p w14:paraId="79F1D9F2" w14:textId="77777777" w:rsidR="00761F37" w:rsidRDefault="00EC0447">
            <w:pPr>
              <w:pStyle w:val="NoSpacing"/>
            </w:pPr>
            <w:r>
              <w:t xml:space="preserve">        model.estimation[[i]] &lt;- fit</w:t>
            </w:r>
          </w:p>
          <w:p w14:paraId="4E430BDB" w14:textId="77777777" w:rsidR="00761F37" w:rsidRDefault="00EC0447">
            <w:pPr>
              <w:pStyle w:val="NoSpacing"/>
            </w:pPr>
            <w:r>
              <w:t xml:space="preserve">      }</w:t>
            </w:r>
          </w:p>
          <w:p w14:paraId="7D2A9C9B" w14:textId="77777777" w:rsidR="00761F37" w:rsidRDefault="00EC0447">
            <w:pPr>
              <w:pStyle w:val="NoSpacing"/>
            </w:pPr>
            <w:r>
              <w:t xml:space="preserve">    } else {</w:t>
            </w:r>
          </w:p>
          <w:p w14:paraId="66C6F485" w14:textId="77777777" w:rsidR="00761F37" w:rsidRDefault="00EC0447">
            <w:pPr>
              <w:pStyle w:val="NoSpacing"/>
            </w:pPr>
            <w:r>
              <w:t xml:space="preserve">      model.estimation[[i]] &lt;- NULL</w:t>
            </w:r>
          </w:p>
          <w:p w14:paraId="799F8939" w14:textId="77777777" w:rsidR="00761F37" w:rsidRDefault="00EC0447">
            <w:pPr>
              <w:pStyle w:val="NoSpacing"/>
            </w:pPr>
            <w:r>
              <w:t xml:space="preserve">    }</w:t>
            </w:r>
          </w:p>
          <w:p w14:paraId="78605A06" w14:textId="77777777" w:rsidR="00761F37" w:rsidRDefault="00EC0447">
            <w:pPr>
              <w:pStyle w:val="NoSpacing"/>
            </w:pPr>
            <w:r>
              <w:t xml:space="preserve">  }</w:t>
            </w:r>
          </w:p>
          <w:p w14:paraId="236A7E02" w14:textId="77777777" w:rsidR="00761F37" w:rsidRDefault="00EC0447">
            <w:pPr>
              <w:pStyle w:val="NoSpacing"/>
            </w:pPr>
            <w:r>
              <w:t xml:space="preserve">  return(model.estimation)</w:t>
            </w:r>
          </w:p>
          <w:p w14:paraId="4770E6DF" w14:textId="77777777" w:rsidR="00761F37" w:rsidRDefault="00EC0447">
            <w:pPr>
              <w:pStyle w:val="NoSpacing"/>
            </w:pPr>
            <w:r>
              <w:t>}</w:t>
            </w:r>
          </w:p>
          <w:p w14:paraId="5155D22D" w14:textId="77777777" w:rsidR="00761F37" w:rsidRDefault="00761F37">
            <w:pPr>
              <w:pStyle w:val="NoSpacing"/>
            </w:pPr>
          </w:p>
          <w:p w14:paraId="646CE807" w14:textId="77777777" w:rsidR="00761F37" w:rsidRDefault="00EC0447">
            <w:pPr>
              <w:pStyle w:val="NoSpacing"/>
            </w:pPr>
            <w:r>
              <w:t>joint.MI &lt;- function(data, mu, sigma, data_classes, n.imp) {</w:t>
            </w:r>
          </w:p>
          <w:p w14:paraId="410E5306" w14:textId="77777777" w:rsidR="00761F37" w:rsidRDefault="00EC0447">
            <w:pPr>
              <w:pStyle w:val="NoSpacing"/>
            </w:pPr>
            <w:r>
              <w:t xml:space="preserve">  dat.imputed &lt;- array(rep(as.matrix(data), n.imp), dim=c(nrow(data),ncol(data),n.imp))</w:t>
            </w:r>
          </w:p>
          <w:p w14:paraId="5D93D808" w14:textId="77777777" w:rsidR="00761F37" w:rsidRDefault="00EC0447">
            <w:pPr>
              <w:pStyle w:val="NoSpacing"/>
            </w:pPr>
            <w:r>
              <w:t xml:space="preserve">  colnames(dat.imputed) &lt;- colnames(data)  </w:t>
            </w:r>
          </w:p>
          <w:p w14:paraId="0BD3965B" w14:textId="77777777" w:rsidR="00761F37" w:rsidRDefault="00EC0447">
            <w:pPr>
              <w:pStyle w:val="NoSpacing"/>
            </w:pPr>
            <w:r>
              <w:t xml:space="preserve">  missing.col &lt;- c()</w:t>
            </w:r>
          </w:p>
          <w:p w14:paraId="4F3BE6AB" w14:textId="77777777" w:rsidR="00761F37" w:rsidRDefault="00EC0447">
            <w:pPr>
              <w:pStyle w:val="NoSpacing"/>
            </w:pPr>
            <w:r>
              <w:t xml:space="preserve">  for (i in 1:nrow(data)) {</w:t>
            </w:r>
          </w:p>
          <w:p w14:paraId="480CFE25" w14:textId="77777777" w:rsidR="00761F37" w:rsidRDefault="00EC0447">
            <w:pPr>
              <w:pStyle w:val="NoSpacing"/>
            </w:pPr>
            <w:r>
              <w:t xml:space="preserve">    if(any(is.na(data[i,]))){</w:t>
            </w:r>
          </w:p>
          <w:p w14:paraId="357EAAFB" w14:textId="77777777" w:rsidR="00761F37" w:rsidRDefault="00EC0447">
            <w:pPr>
              <w:pStyle w:val="NoSpacing"/>
            </w:pPr>
            <w:r>
              <w:t xml:space="preserve">      x &lt;- </w:t>
            </w:r>
            <w:proofErr w:type="gramStart"/>
            <w:r>
              <w:t>data[</w:t>
            </w:r>
            <w:proofErr w:type="gramEnd"/>
            <w:r>
              <w:t xml:space="preserve">i,] #match names of x and mu. </w:t>
            </w:r>
          </w:p>
          <w:p w14:paraId="57723B58" w14:textId="77777777" w:rsidR="00761F37" w:rsidRDefault="00EC0447">
            <w:pPr>
              <w:pStyle w:val="NoSpacing"/>
            </w:pPr>
            <w:r>
              <w:t xml:space="preserve">      dep   &lt;- names(x[which(is.na(x))])</w:t>
            </w:r>
          </w:p>
          <w:p w14:paraId="545B88D7" w14:textId="77777777" w:rsidR="00761F37" w:rsidRDefault="00EC0447">
            <w:pPr>
              <w:pStyle w:val="NoSpacing"/>
            </w:pPr>
            <w:r>
              <w:t xml:space="preserve">      given &lt;- names(x[which(!is.na(x))])</w:t>
            </w:r>
          </w:p>
          <w:p w14:paraId="569D9332" w14:textId="77777777" w:rsidR="00761F37" w:rsidRDefault="00EC0447">
            <w:pPr>
              <w:pStyle w:val="NoSpacing"/>
            </w:pPr>
            <w:r>
              <w:t xml:space="preserve">      missing.col &lt;- which(is.na(x))</w:t>
            </w:r>
          </w:p>
          <w:p w14:paraId="7624BF00" w14:textId="77777777" w:rsidR="00761F37" w:rsidRDefault="00EC0447">
            <w:pPr>
              <w:pStyle w:val="NoSpacing"/>
            </w:pPr>
            <w:r>
              <w:t xml:space="preserve">      x.obs &lt;- as.numeric(x[which(names(x) %in% given)])</w:t>
            </w:r>
          </w:p>
          <w:p w14:paraId="7AC05B08" w14:textId="77777777" w:rsidR="00761F37" w:rsidRDefault="00EC0447">
            <w:pPr>
              <w:pStyle w:val="NoSpacing"/>
            </w:pPr>
            <w:r>
              <w:t xml:space="preserve">      </w:t>
            </w:r>
          </w:p>
          <w:p w14:paraId="407141CF" w14:textId="77777777" w:rsidR="00761F37" w:rsidRDefault="00EC0447">
            <w:pPr>
              <w:pStyle w:val="NoSpacing"/>
            </w:pPr>
            <w:r>
              <w:t xml:space="preserve">      condMVN &lt;- rcmvnorm(n=n.imp, mean=mu, sigma=sigma, dep=dep, given=given, X=x.obs)</w:t>
            </w:r>
          </w:p>
          <w:p w14:paraId="53F67E6F" w14:textId="77777777" w:rsidR="00761F37" w:rsidRDefault="00EC0447">
            <w:pPr>
              <w:pStyle w:val="NoSpacing"/>
            </w:pPr>
            <w:r>
              <w:t xml:space="preserve">    }</w:t>
            </w:r>
          </w:p>
          <w:p w14:paraId="325D592B" w14:textId="77777777" w:rsidR="00761F37" w:rsidRDefault="00EC0447">
            <w:pPr>
              <w:pStyle w:val="NoSpacing"/>
            </w:pPr>
            <w:r>
              <w:t xml:space="preserve">    </w:t>
            </w:r>
          </w:p>
          <w:p w14:paraId="42328F3A" w14:textId="77777777" w:rsidR="00761F37" w:rsidRDefault="00EC0447">
            <w:pPr>
              <w:pStyle w:val="NoSpacing"/>
            </w:pPr>
            <w:r>
              <w:t xml:space="preserve">    for(l in missing.col){ </w:t>
            </w:r>
          </w:p>
          <w:p w14:paraId="28AD7E49" w14:textId="77777777" w:rsidR="00761F37" w:rsidRDefault="00EC0447">
            <w:pPr>
              <w:pStyle w:val="NoSpacing"/>
            </w:pPr>
            <w:r>
              <w:t xml:space="preserve">      index &lt;- which(missing.col == l)</w:t>
            </w:r>
          </w:p>
          <w:p w14:paraId="22D284AC" w14:textId="77777777" w:rsidR="00761F37" w:rsidRDefault="00EC0447">
            <w:pPr>
              <w:pStyle w:val="NoSpacing"/>
            </w:pPr>
            <w:r>
              <w:t xml:space="preserve">      if(data_classes[l]=="logical"){</w:t>
            </w:r>
          </w:p>
          <w:p w14:paraId="01387F46" w14:textId="77777777" w:rsidR="00761F37" w:rsidRDefault="00EC0447">
            <w:pPr>
              <w:pStyle w:val="NoSpacing"/>
            </w:pPr>
            <w:r>
              <w:t xml:space="preserve">        condMVN[,index] &lt;- ifelse(condMVN[,index] &gt; 1, 1, condMVN[,index])</w:t>
            </w:r>
          </w:p>
          <w:p w14:paraId="6F774A2A" w14:textId="77777777" w:rsidR="00761F37" w:rsidRDefault="00EC0447">
            <w:pPr>
              <w:pStyle w:val="NoSpacing"/>
            </w:pPr>
            <w:r>
              <w:t xml:space="preserve">        condMVN[,index] &lt;- ifelse(condMVN[,index] &lt; 0, 0, condMVN[,index])</w:t>
            </w:r>
          </w:p>
          <w:p w14:paraId="4E650DC4" w14:textId="77777777" w:rsidR="00761F37" w:rsidRDefault="00EC0447">
            <w:pPr>
              <w:pStyle w:val="NoSpacing"/>
            </w:pPr>
            <w:r>
              <w:t xml:space="preserve">        condMVN[,index] &lt;- as.logical(rbinom(n = n.imp, size = 1, prob = condMVN[,index]))</w:t>
            </w:r>
          </w:p>
          <w:p w14:paraId="15CDFBC9" w14:textId="77777777" w:rsidR="00761F37" w:rsidRDefault="00EC0447">
            <w:pPr>
              <w:pStyle w:val="NoSpacing"/>
            </w:pPr>
            <w:r>
              <w:t xml:space="preserve">      } </w:t>
            </w:r>
          </w:p>
          <w:p w14:paraId="1A4110DC" w14:textId="77777777" w:rsidR="00761F37" w:rsidRDefault="00EC0447">
            <w:pPr>
              <w:pStyle w:val="NoSpacing"/>
            </w:pPr>
            <w:r>
              <w:t xml:space="preserve">      dat.imputed[i, l, ] &lt;- condMVN[,index]</w:t>
            </w:r>
          </w:p>
          <w:p w14:paraId="4D307C4C" w14:textId="77777777" w:rsidR="00761F37" w:rsidRDefault="00EC0447">
            <w:pPr>
              <w:pStyle w:val="NoSpacing"/>
            </w:pPr>
            <w:r>
              <w:t xml:space="preserve">    }</w:t>
            </w:r>
          </w:p>
          <w:p w14:paraId="581D482C" w14:textId="77777777" w:rsidR="00761F37" w:rsidRDefault="00EC0447">
            <w:pPr>
              <w:pStyle w:val="NoSpacing"/>
            </w:pPr>
            <w:r>
              <w:t xml:space="preserve">  }</w:t>
            </w:r>
          </w:p>
          <w:p w14:paraId="7666B4A5" w14:textId="77777777" w:rsidR="00761F37" w:rsidRDefault="00EC0447">
            <w:pPr>
              <w:pStyle w:val="NoSpacing"/>
            </w:pPr>
            <w:r>
              <w:t xml:space="preserve">  return(dat.imputed)</w:t>
            </w:r>
          </w:p>
          <w:p w14:paraId="5D2D1706" w14:textId="77777777" w:rsidR="00761F37" w:rsidRDefault="00EC0447">
            <w:pPr>
              <w:pStyle w:val="NoSpacing"/>
            </w:pPr>
            <w:r>
              <w:t>}</w:t>
            </w:r>
          </w:p>
          <w:p w14:paraId="25D92F67" w14:textId="77777777" w:rsidR="00761F37" w:rsidRDefault="00761F37">
            <w:pPr>
              <w:pStyle w:val="NoSpacing"/>
            </w:pPr>
          </w:p>
          <w:p w14:paraId="17FC3D50" w14:textId="77777777" w:rsidR="00761F37" w:rsidRDefault="00EC0447">
            <w:pPr>
              <w:pStyle w:val="NoSpacing"/>
            </w:pPr>
            <w:r>
              <w:t>conditional.MI &lt;- function(data, # Data frame with the patient data</w:t>
            </w:r>
          </w:p>
          <w:p w14:paraId="42C8F70F" w14:textId="77777777" w:rsidR="00761F37" w:rsidRDefault="00EC0447">
            <w:pPr>
              <w:pStyle w:val="NoSpacing"/>
            </w:pPr>
            <w:r>
              <w:t xml:space="preserve">                           model_estimation, # List of conditional imputation models </w:t>
            </w:r>
          </w:p>
          <w:p w14:paraId="32BAE1DA" w14:textId="77777777" w:rsidR="00761F37" w:rsidRDefault="00EC0447">
            <w:pPr>
              <w:pStyle w:val="NoSpacing"/>
            </w:pPr>
            <w:r>
              <w:t xml:space="preserve">                           mu = rep(0, ncol(data)), # Mean vector to initialize Gibbs sampler </w:t>
            </w:r>
          </w:p>
          <w:p w14:paraId="46773526" w14:textId="77777777" w:rsidR="00761F37" w:rsidRDefault="00EC0447">
            <w:pPr>
              <w:pStyle w:val="NoSpacing"/>
            </w:pPr>
            <w:r>
              <w:t xml:space="preserve">                           sigma = diag(rep(1000, ncol(data))), # Covariance matrix to initialize Gibbs sampler </w:t>
            </w:r>
          </w:p>
          <w:p w14:paraId="663EBB2F" w14:textId="77777777" w:rsidR="00761F37" w:rsidRDefault="00EC0447">
            <w:pPr>
              <w:pStyle w:val="NoSpacing"/>
            </w:pPr>
            <w:r>
              <w:t xml:space="preserve">                           data_classes, </w:t>
            </w:r>
          </w:p>
          <w:p w14:paraId="0F9FE5C0" w14:textId="77777777" w:rsidR="00761F37" w:rsidRDefault="00EC0447">
            <w:pPr>
              <w:pStyle w:val="NoSpacing"/>
            </w:pPr>
            <w:r>
              <w:t xml:space="preserve">                           n.imp, # Number of required imputed datasets</w:t>
            </w:r>
          </w:p>
          <w:p w14:paraId="043DAAE7" w14:textId="77777777" w:rsidR="00761F37" w:rsidRDefault="00EC0447">
            <w:pPr>
              <w:pStyle w:val="NoSpacing"/>
            </w:pPr>
            <w:r>
              <w:t xml:space="preserve">                           maxit = 15) # set maximum iterations for convergence imputations</w:t>
            </w:r>
          </w:p>
          <w:p w14:paraId="4CD22394" w14:textId="77777777" w:rsidR="00761F37" w:rsidRDefault="00EC0447">
            <w:pPr>
              <w:pStyle w:val="NoSpacing"/>
            </w:pPr>
            <w:r>
              <w:t>{</w:t>
            </w:r>
          </w:p>
          <w:p w14:paraId="34ABBF6E" w14:textId="77777777" w:rsidR="00761F37" w:rsidRDefault="00EC0447">
            <w:pPr>
              <w:pStyle w:val="NoSpacing"/>
            </w:pPr>
            <w:r>
              <w:lastRenderedPageBreak/>
              <w:t xml:space="preserve">  </w:t>
            </w:r>
          </w:p>
          <w:p w14:paraId="3BDBB08F" w14:textId="77777777" w:rsidR="00761F37" w:rsidRDefault="00EC0447">
            <w:pPr>
              <w:pStyle w:val="NoSpacing"/>
            </w:pPr>
            <w:r>
              <w:t xml:space="preserve">  dat.imputed &lt;- array(rep(as.matrix(data), n.imp), dim=c(nrow(data),ncol(data),n.imp))</w:t>
            </w:r>
          </w:p>
          <w:p w14:paraId="7611305E" w14:textId="77777777" w:rsidR="00761F37" w:rsidRDefault="00EC0447">
            <w:pPr>
              <w:pStyle w:val="NoSpacing"/>
            </w:pPr>
            <w:r>
              <w:t xml:space="preserve">  colnames(dat.imputed) &lt;- colnames(data)</w:t>
            </w:r>
          </w:p>
          <w:p w14:paraId="0C797EDD" w14:textId="77777777" w:rsidR="00761F37" w:rsidRDefault="00EC0447">
            <w:pPr>
              <w:pStyle w:val="NoSpacing"/>
            </w:pPr>
            <w:r>
              <w:t xml:space="preserve">  </w:t>
            </w:r>
          </w:p>
          <w:p w14:paraId="2C048960" w14:textId="77777777" w:rsidR="00761F37" w:rsidRDefault="00EC0447">
            <w:pPr>
              <w:pStyle w:val="NoSpacing"/>
            </w:pPr>
            <w:r>
              <w:t xml:space="preserve">  # get variable for which models were fitted with family "binomial"</w:t>
            </w:r>
          </w:p>
          <w:p w14:paraId="4516FE58" w14:textId="77777777" w:rsidR="00761F37" w:rsidRDefault="00EC0447">
            <w:pPr>
              <w:pStyle w:val="NoSpacing"/>
            </w:pPr>
            <w:r>
              <w:t xml:space="preserve">  binnames &lt;- colnames(dat.imputed)[unlist(lapply(model_estimation, function(x) x$family$family == "binomial"))]</w:t>
            </w:r>
          </w:p>
          <w:p w14:paraId="1E2840F9" w14:textId="77777777" w:rsidR="00761F37" w:rsidRDefault="00EC0447">
            <w:pPr>
              <w:pStyle w:val="NoSpacing"/>
            </w:pPr>
            <w:r>
              <w:t xml:space="preserve">  </w:t>
            </w:r>
          </w:p>
          <w:p w14:paraId="0951637B" w14:textId="77777777" w:rsidR="00761F37" w:rsidRDefault="00EC0447">
            <w:pPr>
              <w:pStyle w:val="NoSpacing"/>
            </w:pPr>
            <w:r>
              <w:t xml:space="preserve">  # each row/patient is taken separately</w:t>
            </w:r>
          </w:p>
          <w:p w14:paraId="1262230E" w14:textId="77777777" w:rsidR="00761F37" w:rsidRDefault="00EC0447">
            <w:pPr>
              <w:pStyle w:val="NoSpacing"/>
            </w:pPr>
            <w:r>
              <w:t xml:space="preserve">  for(i in 1:nrow(data)) {</w:t>
            </w:r>
          </w:p>
          <w:p w14:paraId="59E77A7E" w14:textId="77777777" w:rsidR="00761F37" w:rsidRDefault="00EC0447">
            <w:pPr>
              <w:pStyle w:val="NoSpacing"/>
            </w:pPr>
            <w:r>
              <w:t xml:space="preserve">    # identify missing variables</w:t>
            </w:r>
          </w:p>
          <w:p w14:paraId="20532CA3" w14:textId="77777777" w:rsidR="00761F37" w:rsidRDefault="00EC0447">
            <w:pPr>
              <w:pStyle w:val="NoSpacing"/>
            </w:pPr>
            <w:r>
              <w:t xml:space="preserve">    missing.col &lt;- which(is.na(data[i,]))</w:t>
            </w:r>
          </w:p>
          <w:p w14:paraId="31E41C2B" w14:textId="77777777" w:rsidR="00761F37" w:rsidRDefault="00EC0447">
            <w:pPr>
              <w:pStyle w:val="NoSpacing"/>
            </w:pPr>
            <w:r>
              <w:t xml:space="preserve">    </w:t>
            </w:r>
          </w:p>
          <w:p w14:paraId="171964E1" w14:textId="77777777" w:rsidR="00761F37" w:rsidRDefault="00EC0447">
            <w:pPr>
              <w:pStyle w:val="NoSpacing"/>
            </w:pPr>
            <w:r>
              <w:t xml:space="preserve">    # No Gibbs sampler needed if only 1 patient has missing values</w:t>
            </w:r>
          </w:p>
          <w:p w14:paraId="443FDB9D" w14:textId="77777777" w:rsidR="00761F37" w:rsidRDefault="00EC0447">
            <w:pPr>
              <w:pStyle w:val="NoSpacing"/>
            </w:pPr>
            <w:r>
              <w:t xml:space="preserve">    if(length(missing.col) == 1) {</w:t>
            </w:r>
          </w:p>
          <w:p w14:paraId="60D8E1A3" w14:textId="77777777" w:rsidR="00761F37" w:rsidRDefault="00EC0447">
            <w:pPr>
              <w:pStyle w:val="NoSpacing"/>
            </w:pPr>
            <w:r>
              <w:t xml:space="preserve">      dat.imputed[i,missing.col,1:n.imp] &lt;- conditional.MI.single(test_case = data[i,],  </w:t>
            </w:r>
          </w:p>
          <w:p w14:paraId="7B550E9E" w14:textId="77777777" w:rsidR="00761F37" w:rsidRDefault="00EC0447">
            <w:pPr>
              <w:pStyle w:val="NoSpacing"/>
            </w:pPr>
            <w:r>
              <w:t xml:space="preserve">                                                                  model_estimation, </w:t>
            </w:r>
          </w:p>
          <w:p w14:paraId="091EAC87" w14:textId="77777777" w:rsidR="00761F37" w:rsidRDefault="00EC0447">
            <w:pPr>
              <w:pStyle w:val="NoSpacing"/>
            </w:pPr>
            <w:r>
              <w:t xml:space="preserve">                                                                  mu, </w:t>
            </w:r>
          </w:p>
          <w:p w14:paraId="78CD6485" w14:textId="77777777" w:rsidR="00761F37" w:rsidRDefault="00EC0447">
            <w:pPr>
              <w:pStyle w:val="NoSpacing"/>
            </w:pPr>
            <w:r>
              <w:t xml:space="preserve">                                                                  sigma, </w:t>
            </w:r>
          </w:p>
          <w:p w14:paraId="7A964C55" w14:textId="77777777" w:rsidR="00761F37" w:rsidRDefault="00EC0447">
            <w:pPr>
              <w:pStyle w:val="NoSpacing"/>
            </w:pPr>
            <w:r>
              <w:t xml:space="preserve">                                                                  data_classes, </w:t>
            </w:r>
          </w:p>
          <w:p w14:paraId="72FB4932" w14:textId="77777777" w:rsidR="00761F37" w:rsidRDefault="00EC0447">
            <w:pPr>
              <w:pStyle w:val="NoSpacing"/>
            </w:pPr>
            <w:r>
              <w:t xml:space="preserve">                                                                  n.imp)</w:t>
            </w:r>
          </w:p>
          <w:p w14:paraId="2D33E7CB" w14:textId="77777777" w:rsidR="00761F37" w:rsidRDefault="00EC0447">
            <w:pPr>
              <w:pStyle w:val="NoSpacing"/>
            </w:pPr>
            <w:r>
              <w:t xml:space="preserve">    } else if(length(missing.col) &gt; 1) {</w:t>
            </w:r>
          </w:p>
          <w:p w14:paraId="3B502E7D" w14:textId="77777777" w:rsidR="00761F37" w:rsidRDefault="00EC0447">
            <w:pPr>
              <w:pStyle w:val="NoSpacing"/>
            </w:pPr>
            <w:r>
              <w:t xml:space="preserve">      </w:t>
            </w:r>
          </w:p>
          <w:p w14:paraId="0E143FCA" w14:textId="77777777" w:rsidR="00761F37" w:rsidRDefault="00EC0447">
            <w:pPr>
              <w:pStyle w:val="NoSpacing"/>
            </w:pPr>
            <w:r>
              <w:t xml:space="preserve">      # initialize vector for patient -&gt; these will for be the concurrent imputations</w:t>
            </w:r>
          </w:p>
          <w:p w14:paraId="39DFDBB6" w14:textId="77777777" w:rsidR="00761F37" w:rsidRDefault="00EC0447">
            <w:pPr>
              <w:pStyle w:val="NoSpacing"/>
            </w:pPr>
            <w:r>
              <w:t xml:space="preserve">      gibbsdata &lt;- lapply(data_classes, vector, length = 1)</w:t>
            </w:r>
          </w:p>
          <w:p w14:paraId="5BFC98DA" w14:textId="77777777" w:rsidR="00761F37" w:rsidRDefault="00EC0447">
            <w:pPr>
              <w:pStyle w:val="NoSpacing"/>
            </w:pPr>
            <w:r>
              <w:t xml:space="preserve">      </w:t>
            </w:r>
          </w:p>
          <w:p w14:paraId="0480C4D5" w14:textId="77777777" w:rsidR="00761F37" w:rsidRDefault="00EC0447">
            <w:pPr>
              <w:pStyle w:val="NoSpacing"/>
            </w:pPr>
            <w:r>
              <w:t xml:space="preserve">      # iterate over till all multiple imputations are done for this patient</w:t>
            </w:r>
          </w:p>
          <w:p w14:paraId="5B0BC67D" w14:textId="77777777" w:rsidR="00761F37" w:rsidRDefault="00EC0447">
            <w:pPr>
              <w:pStyle w:val="NoSpacing"/>
            </w:pPr>
            <w:r>
              <w:t xml:space="preserve">      for(l in 1:n.imp) {  </w:t>
            </w:r>
          </w:p>
          <w:p w14:paraId="6DCAA291" w14:textId="77777777" w:rsidR="00761F37" w:rsidRDefault="00EC0447">
            <w:pPr>
              <w:pStyle w:val="NoSpacing"/>
            </w:pPr>
            <w:r>
              <w:t xml:space="preserve">        # Generate initial draws for imputation &amp; iterate from 1 to 23 variables</w:t>
            </w:r>
          </w:p>
          <w:p w14:paraId="11CB89DE" w14:textId="77777777" w:rsidR="00761F37" w:rsidRDefault="00EC0447">
            <w:pPr>
              <w:pStyle w:val="NoSpacing"/>
            </w:pPr>
            <w:r>
              <w:t xml:space="preserve">        for(j in 1:length(data)) { </w:t>
            </w:r>
          </w:p>
          <w:p w14:paraId="4874C06C" w14:textId="77777777" w:rsidR="00761F37" w:rsidRDefault="00EC0447">
            <w:pPr>
              <w:pStyle w:val="NoSpacing"/>
            </w:pPr>
            <w:r>
              <w:t xml:space="preserve">          gibbsdata[[j]][1] &lt;- data[i,j]</w:t>
            </w:r>
          </w:p>
          <w:p w14:paraId="4206C09B" w14:textId="77777777" w:rsidR="00761F37" w:rsidRDefault="00EC0447">
            <w:pPr>
              <w:pStyle w:val="NoSpacing"/>
            </w:pPr>
            <w:r>
              <w:t xml:space="preserve">          # itial value = draw from multivariate normal distribution</w:t>
            </w:r>
          </w:p>
          <w:p w14:paraId="1817DE31" w14:textId="77777777" w:rsidR="00761F37" w:rsidRDefault="00EC0447">
            <w:pPr>
              <w:pStyle w:val="NoSpacing"/>
            </w:pPr>
            <w:r>
              <w:t xml:space="preserve">          gibbsdata[[j]][2] &lt;- ifelse(j %in% missing.col, mvtnorm::rmvnorm(1, mean=mu, sigma=sigma)[j], gibbsdata[[j]][1])</w:t>
            </w:r>
          </w:p>
          <w:p w14:paraId="66B3B625" w14:textId="77777777" w:rsidR="00761F37" w:rsidRDefault="00EC0447">
            <w:pPr>
              <w:pStyle w:val="NoSpacing"/>
            </w:pPr>
            <w:r>
              <w:t xml:space="preserve">        }</w:t>
            </w:r>
          </w:p>
          <w:p w14:paraId="175F9A10" w14:textId="77777777" w:rsidR="00761F37" w:rsidRDefault="00EC0447">
            <w:pPr>
              <w:pStyle w:val="NoSpacing"/>
            </w:pPr>
            <w:r>
              <w:t xml:space="preserve">        # convert vector to dataframe</w:t>
            </w:r>
          </w:p>
          <w:p w14:paraId="49A60B83" w14:textId="77777777" w:rsidR="00761F37" w:rsidRDefault="00EC0447">
            <w:pPr>
              <w:pStyle w:val="NoSpacing"/>
            </w:pPr>
            <w:r>
              <w:t xml:space="preserve">        temp_data &lt;- as.data.frame(gibbsdata)</w:t>
            </w:r>
          </w:p>
          <w:p w14:paraId="0214872C" w14:textId="77777777" w:rsidR="00761F37" w:rsidRDefault="00EC0447">
            <w:pPr>
              <w:pStyle w:val="NoSpacing"/>
            </w:pPr>
            <w:r>
              <w:t xml:space="preserve">        </w:t>
            </w:r>
          </w:p>
          <w:p w14:paraId="689249A5" w14:textId="77777777" w:rsidR="00761F37" w:rsidRDefault="00EC0447">
            <w:pPr>
              <w:pStyle w:val="NoSpacing"/>
            </w:pPr>
            <w:r>
              <w:t xml:space="preserve">        # first 2 iterations already done in intialization, iterate till max iterations for convergence (15)</w:t>
            </w:r>
          </w:p>
          <w:p w14:paraId="4F2034A8" w14:textId="77777777" w:rsidR="00761F37" w:rsidRDefault="00EC0447">
            <w:pPr>
              <w:pStyle w:val="NoSpacing"/>
            </w:pPr>
            <w:r>
              <w:t xml:space="preserve">        </w:t>
            </w:r>
          </w:p>
          <w:p w14:paraId="2190E939" w14:textId="77777777" w:rsidR="00761F37" w:rsidRDefault="00EC0447">
            <w:pPr>
              <w:pStyle w:val="NoSpacing"/>
            </w:pPr>
            <w:r>
              <w:t xml:space="preserve">        # Iterate over the imputation cycles</w:t>
            </w:r>
          </w:p>
          <w:p w14:paraId="4F500187" w14:textId="77777777" w:rsidR="00761F37" w:rsidRDefault="00EC0447">
            <w:pPr>
              <w:pStyle w:val="NoSpacing"/>
            </w:pPr>
            <w:r>
              <w:t xml:space="preserve">        for (iter in 3:maxit) {</w:t>
            </w:r>
          </w:p>
          <w:p w14:paraId="4B577F5E" w14:textId="77777777" w:rsidR="00761F37" w:rsidRDefault="00EC0447">
            <w:pPr>
              <w:pStyle w:val="NoSpacing"/>
            </w:pPr>
            <w:r>
              <w:t xml:space="preserve">          temp_data[iter,] &lt;- temp_data[iter-1,]</w:t>
            </w:r>
          </w:p>
          <w:p w14:paraId="76BE257E" w14:textId="77777777" w:rsidR="00761F37" w:rsidRDefault="00EC0447">
            <w:pPr>
              <w:pStyle w:val="NoSpacing"/>
            </w:pPr>
            <w:r>
              <w:t xml:space="preserve">          </w:t>
            </w:r>
          </w:p>
          <w:p w14:paraId="77B145A3" w14:textId="77777777" w:rsidR="00761F37" w:rsidRDefault="00EC0447">
            <w:pPr>
              <w:pStyle w:val="NoSpacing"/>
            </w:pPr>
            <w:r>
              <w:t xml:space="preserve">          # Iterate ver the different variables with missing values</w:t>
            </w:r>
          </w:p>
          <w:p w14:paraId="66C96996" w14:textId="77777777" w:rsidR="00761F37" w:rsidRDefault="00EC0447">
            <w:pPr>
              <w:pStyle w:val="NoSpacing"/>
            </w:pPr>
            <w:r>
              <w:t xml:space="preserve">          # Each time, use the most recently imputed value from the remaining variables</w:t>
            </w:r>
          </w:p>
          <w:p w14:paraId="57E48492" w14:textId="77777777" w:rsidR="00761F37" w:rsidRDefault="00EC0447">
            <w:pPr>
              <w:pStyle w:val="NoSpacing"/>
            </w:pPr>
            <w:r>
              <w:t xml:space="preserve">          </w:t>
            </w:r>
          </w:p>
          <w:p w14:paraId="74BEB026" w14:textId="77777777" w:rsidR="00761F37" w:rsidRDefault="00EC0447">
            <w:pPr>
              <w:pStyle w:val="NoSpacing"/>
            </w:pPr>
            <w:r>
              <w:t xml:space="preserve">          for(k in 1:length(missing.col)){</w:t>
            </w:r>
          </w:p>
          <w:p w14:paraId="52789D36" w14:textId="77777777" w:rsidR="00761F37" w:rsidRDefault="00EC0447">
            <w:pPr>
              <w:pStyle w:val="NoSpacing"/>
            </w:pPr>
            <w:r>
              <w:t xml:space="preserve">            # Extract last available data</w:t>
            </w:r>
          </w:p>
          <w:p w14:paraId="783400BF" w14:textId="77777777" w:rsidR="00761F37" w:rsidRDefault="00EC0447">
            <w:pPr>
              <w:pStyle w:val="NoSpacing"/>
            </w:pPr>
            <w:r>
              <w:t xml:space="preserve">            test_case &lt;- temp_data[iter,]</w:t>
            </w:r>
          </w:p>
          <w:p w14:paraId="7E0DA14F" w14:textId="77777777" w:rsidR="00761F37" w:rsidRDefault="00EC0447">
            <w:pPr>
              <w:pStyle w:val="NoSpacing"/>
            </w:pPr>
            <w:r>
              <w:t xml:space="preserve">            test_case[missing.col[k]] &lt;- NA</w:t>
            </w:r>
          </w:p>
          <w:p w14:paraId="6BF252B3" w14:textId="77777777" w:rsidR="00761F37" w:rsidRDefault="00EC0447">
            <w:pPr>
              <w:pStyle w:val="NoSpacing"/>
            </w:pPr>
            <w:r>
              <w:t xml:space="preserve">            test_case[missing.col[k]] &lt;- conditional.MI.single(test_case = test_case,  </w:t>
            </w:r>
          </w:p>
          <w:p w14:paraId="4A5B98BC" w14:textId="77777777" w:rsidR="00761F37" w:rsidRDefault="00EC0447">
            <w:pPr>
              <w:pStyle w:val="NoSpacing"/>
            </w:pPr>
            <w:r>
              <w:t xml:space="preserve">                                                               model_estimation, </w:t>
            </w:r>
          </w:p>
          <w:p w14:paraId="36FF39F1" w14:textId="77777777" w:rsidR="00761F37" w:rsidRDefault="00EC0447">
            <w:pPr>
              <w:pStyle w:val="NoSpacing"/>
            </w:pPr>
            <w:r>
              <w:t xml:space="preserve">                                                               mu, </w:t>
            </w:r>
          </w:p>
          <w:p w14:paraId="785E9DA0" w14:textId="77777777" w:rsidR="00761F37" w:rsidRDefault="00EC0447">
            <w:pPr>
              <w:pStyle w:val="NoSpacing"/>
            </w:pPr>
            <w:r>
              <w:t xml:space="preserve">                                                               sigma, </w:t>
            </w:r>
          </w:p>
          <w:p w14:paraId="60D2037A" w14:textId="77777777" w:rsidR="00761F37" w:rsidRDefault="00EC0447">
            <w:pPr>
              <w:pStyle w:val="NoSpacing"/>
            </w:pPr>
            <w:r>
              <w:t xml:space="preserve">                                                               data_classes, </w:t>
            </w:r>
          </w:p>
          <w:p w14:paraId="73DC3F00" w14:textId="77777777" w:rsidR="00761F37" w:rsidRDefault="00EC0447">
            <w:pPr>
              <w:pStyle w:val="NoSpacing"/>
            </w:pPr>
            <w:r>
              <w:t xml:space="preserve">                                                               n.imp = 1)</w:t>
            </w:r>
          </w:p>
          <w:p w14:paraId="6369E17A" w14:textId="77777777" w:rsidR="00761F37" w:rsidRDefault="00EC0447">
            <w:pPr>
              <w:pStyle w:val="NoSpacing"/>
            </w:pPr>
            <w:r>
              <w:lastRenderedPageBreak/>
              <w:t xml:space="preserve">            # fill temporary data with last iteration</w:t>
            </w:r>
          </w:p>
          <w:p w14:paraId="6FFBF689" w14:textId="77777777" w:rsidR="00761F37" w:rsidRDefault="00EC0447">
            <w:pPr>
              <w:pStyle w:val="NoSpacing"/>
            </w:pPr>
            <w:r>
              <w:t xml:space="preserve">            temp_data[iter,] &lt;- test_case</w:t>
            </w:r>
          </w:p>
          <w:p w14:paraId="302DD138" w14:textId="77777777" w:rsidR="00761F37" w:rsidRDefault="00EC0447">
            <w:pPr>
              <w:pStyle w:val="NoSpacing"/>
            </w:pPr>
            <w:r>
              <w:t xml:space="preserve">          }</w:t>
            </w:r>
          </w:p>
          <w:p w14:paraId="68C0171A" w14:textId="77777777" w:rsidR="00761F37" w:rsidRDefault="00EC0447">
            <w:pPr>
              <w:pStyle w:val="NoSpacing"/>
            </w:pPr>
            <w:r>
              <w:t xml:space="preserve">        }</w:t>
            </w:r>
          </w:p>
          <w:p w14:paraId="2C431E68" w14:textId="77777777" w:rsidR="00761F37" w:rsidRDefault="00EC0447">
            <w:pPr>
              <w:pStyle w:val="NoSpacing"/>
            </w:pPr>
            <w:r>
              <w:t xml:space="preserve">        </w:t>
            </w:r>
          </w:p>
          <w:p w14:paraId="25F24D15" w14:textId="77777777" w:rsidR="00761F37" w:rsidRDefault="00EC0447">
            <w:pPr>
              <w:pStyle w:val="NoSpacing"/>
            </w:pPr>
            <w:r>
              <w:t xml:space="preserve">        # Save most recent imputation as imputed dataset 'l' for patient 'i',</w:t>
            </w:r>
          </w:p>
          <w:p w14:paraId="5B83D52D" w14:textId="77777777" w:rsidR="00761F37" w:rsidRDefault="00EC0447">
            <w:pPr>
              <w:pStyle w:val="NoSpacing"/>
            </w:pPr>
            <w:r>
              <w:t xml:space="preserve">        dat.imputed[i,missing.col,l] &lt;- unlist(temp_data[maxit, missing.col])</w:t>
            </w:r>
          </w:p>
          <w:p w14:paraId="6B96022D" w14:textId="77777777" w:rsidR="00761F37" w:rsidRDefault="00EC0447">
            <w:pPr>
              <w:pStyle w:val="NoSpacing"/>
            </w:pPr>
            <w:r>
              <w:t xml:space="preserve">      }</w:t>
            </w:r>
          </w:p>
          <w:p w14:paraId="74DE6896" w14:textId="77777777" w:rsidR="00761F37" w:rsidRDefault="00EC0447">
            <w:pPr>
              <w:pStyle w:val="NoSpacing"/>
            </w:pPr>
            <w:r>
              <w:t xml:space="preserve">    } # end if-structure of the Gibbs sampler</w:t>
            </w:r>
          </w:p>
          <w:p w14:paraId="135F4698" w14:textId="77777777" w:rsidR="00761F37" w:rsidRDefault="00EC0447">
            <w:pPr>
              <w:pStyle w:val="NoSpacing"/>
            </w:pPr>
            <w:r>
              <w:t xml:space="preserve">  } # end iteration over the patients</w:t>
            </w:r>
          </w:p>
          <w:p w14:paraId="4923F1B0" w14:textId="77777777" w:rsidR="00761F37" w:rsidRDefault="00EC0447">
            <w:pPr>
              <w:pStyle w:val="NoSpacing"/>
            </w:pPr>
            <w:r>
              <w:t xml:space="preserve">  return(dat.imputed)</w:t>
            </w:r>
          </w:p>
          <w:p w14:paraId="02FBB6D2" w14:textId="77777777" w:rsidR="00761F37" w:rsidRDefault="00EC0447">
            <w:pPr>
              <w:pStyle w:val="NoSpacing"/>
            </w:pPr>
            <w:r>
              <w:t>}</w:t>
            </w:r>
          </w:p>
          <w:p w14:paraId="0DA14D84" w14:textId="77777777" w:rsidR="00761F37" w:rsidRDefault="00761F37">
            <w:pPr>
              <w:pStyle w:val="NoSpacing"/>
            </w:pPr>
          </w:p>
          <w:p w14:paraId="00276F6A" w14:textId="77777777" w:rsidR="00761F37" w:rsidRDefault="00EC0447">
            <w:pPr>
              <w:pStyle w:val="NoSpacing"/>
            </w:pPr>
            <w:r>
              <w:t># Multiple Imputation of a single missing value for a single patient.</w:t>
            </w:r>
          </w:p>
          <w:p w14:paraId="03E9F14E" w14:textId="77777777" w:rsidR="00761F37" w:rsidRDefault="00EC0447">
            <w:pPr>
              <w:pStyle w:val="NoSpacing"/>
            </w:pPr>
            <w:r>
              <w:t>conditional.MI.single &lt;- function(test_case, model_estimation, mu, sigma, data_classes, n.imp) {</w:t>
            </w:r>
          </w:p>
          <w:p w14:paraId="40DAEEDE" w14:textId="77777777" w:rsidR="00761F37" w:rsidRDefault="00EC0447">
            <w:pPr>
              <w:pStyle w:val="NoSpacing"/>
            </w:pPr>
            <w:r>
              <w:t xml:space="preserve">  </w:t>
            </w:r>
          </w:p>
          <w:p w14:paraId="2A0A7EF8" w14:textId="77777777" w:rsidR="00761F37" w:rsidRDefault="00EC0447">
            <w:pPr>
              <w:pStyle w:val="NoSpacing"/>
            </w:pPr>
            <w:r>
              <w:t xml:space="preserve">  missing.col &lt;- which(is.na(test_case))</w:t>
            </w:r>
          </w:p>
          <w:p w14:paraId="6FB5CC41" w14:textId="77777777" w:rsidR="00761F37" w:rsidRDefault="00EC0447">
            <w:pPr>
              <w:pStyle w:val="NoSpacing"/>
            </w:pPr>
            <w:r>
              <w:t xml:space="preserve">  if (length(missing.col) &gt; 1) {</w:t>
            </w:r>
          </w:p>
          <w:p w14:paraId="2C69C37D" w14:textId="77777777" w:rsidR="00761F37" w:rsidRDefault="00EC0447">
            <w:pPr>
              <w:pStyle w:val="NoSpacing"/>
            </w:pPr>
            <w:r>
              <w:t xml:space="preserve">    </w:t>
            </w:r>
            <w:proofErr w:type="gramStart"/>
            <w:r>
              <w:t>stop(</w:t>
            </w:r>
            <w:proofErr w:type="gramEnd"/>
            <w:r>
              <w:t>"This function is only allowed for imputation of a single missing value.")</w:t>
            </w:r>
          </w:p>
          <w:p w14:paraId="707D5F36" w14:textId="77777777" w:rsidR="00761F37" w:rsidRDefault="00EC0447">
            <w:pPr>
              <w:pStyle w:val="NoSpacing"/>
            </w:pPr>
            <w:r>
              <w:t xml:space="preserve">  }</w:t>
            </w:r>
          </w:p>
          <w:p w14:paraId="14BA7B6D" w14:textId="77777777" w:rsidR="00761F37" w:rsidRDefault="00EC0447">
            <w:pPr>
              <w:pStyle w:val="NoSpacing"/>
            </w:pPr>
            <w:r>
              <w:t xml:space="preserve">  </w:t>
            </w:r>
          </w:p>
          <w:p w14:paraId="511DD226" w14:textId="77777777" w:rsidR="00761F37" w:rsidRDefault="00EC0447">
            <w:pPr>
              <w:pStyle w:val="NoSpacing"/>
            </w:pPr>
            <w:r>
              <w:t xml:space="preserve">  out &lt;- rep(NA, n.imp)</w:t>
            </w:r>
          </w:p>
          <w:p w14:paraId="0013D593" w14:textId="77777777" w:rsidR="00761F37" w:rsidRDefault="00EC0447">
            <w:pPr>
              <w:pStyle w:val="NoSpacing"/>
            </w:pPr>
            <w:r>
              <w:t xml:space="preserve">  </w:t>
            </w:r>
          </w:p>
          <w:p w14:paraId="13F50CBF" w14:textId="77777777" w:rsidR="00761F37" w:rsidRDefault="00EC0447">
            <w:pPr>
              <w:pStyle w:val="NoSpacing"/>
            </w:pPr>
            <w:r>
              <w:t xml:space="preserve">  # observed variables (explanatory variables)</w:t>
            </w:r>
          </w:p>
          <w:p w14:paraId="3AF6B289" w14:textId="77777777" w:rsidR="00761F37" w:rsidRDefault="00EC0447">
            <w:pPr>
              <w:pStyle w:val="NoSpacing"/>
            </w:pPr>
            <w:r>
              <w:t xml:space="preserve">  predictors &lt;- paste(names(test_case[,-missing.col]), collapse = " + ")</w:t>
            </w:r>
          </w:p>
          <w:p w14:paraId="252C0D47" w14:textId="77777777" w:rsidR="00761F37" w:rsidRDefault="00EC0447">
            <w:pPr>
              <w:pStyle w:val="NoSpacing"/>
            </w:pPr>
            <w:r>
              <w:t xml:space="preserve">  </w:t>
            </w:r>
          </w:p>
          <w:p w14:paraId="26062673" w14:textId="77777777" w:rsidR="00761F37" w:rsidRDefault="00EC0447">
            <w:pPr>
              <w:pStyle w:val="NoSpacing"/>
            </w:pPr>
            <w:r>
              <w:t xml:space="preserve">  # model matrix of missing values explained by explanatory variables</w:t>
            </w:r>
          </w:p>
          <w:p w14:paraId="54FDD275" w14:textId="77777777" w:rsidR="00761F37" w:rsidRDefault="00EC0447">
            <w:pPr>
              <w:pStyle w:val="NoSpacing"/>
            </w:pPr>
            <w:r>
              <w:t xml:space="preserve">  pred.data &lt;- model.matrix(formula(paste("~", predictors)), data = test_case)</w:t>
            </w:r>
          </w:p>
          <w:p w14:paraId="287FB3B0" w14:textId="77777777" w:rsidR="00761F37" w:rsidRDefault="00EC0447">
            <w:pPr>
              <w:pStyle w:val="NoSpacing"/>
            </w:pPr>
            <w:r>
              <w:t xml:space="preserve">  </w:t>
            </w:r>
          </w:p>
          <w:p w14:paraId="461D30F7" w14:textId="77777777" w:rsidR="00761F37" w:rsidRDefault="00EC0447">
            <w:pPr>
              <w:pStyle w:val="NoSpacing"/>
            </w:pPr>
            <w:r>
              <w:t xml:space="preserve">  if(data_classes[missing.col]=="logical") {</w:t>
            </w:r>
          </w:p>
          <w:p w14:paraId="68EC5F40" w14:textId="77777777" w:rsidR="00761F37" w:rsidRDefault="00EC0447">
            <w:pPr>
              <w:pStyle w:val="NoSpacing"/>
            </w:pPr>
            <w:r>
              <w:t xml:space="preserve">    </w:t>
            </w:r>
          </w:p>
          <w:p w14:paraId="4F0F0D30" w14:textId="77777777" w:rsidR="00761F37" w:rsidRDefault="00EC0447">
            <w:pPr>
              <w:pStyle w:val="NoSpacing"/>
            </w:pPr>
            <w:r>
              <w:t xml:space="preserve">    # Directly draw all 'n.imp' draws for the regression coefficients</w:t>
            </w:r>
          </w:p>
          <w:p w14:paraId="0F79DCB5" w14:textId="77777777" w:rsidR="00761F37" w:rsidRDefault="00EC0447">
            <w:pPr>
              <w:pStyle w:val="NoSpacing"/>
            </w:pPr>
            <w:r>
              <w:t xml:space="preserve">    beta_star &lt;- rmvt(n = n.imp,</w:t>
            </w:r>
          </w:p>
          <w:p w14:paraId="5114BF4E" w14:textId="77777777" w:rsidR="00761F37" w:rsidRDefault="00EC0447">
            <w:pPr>
              <w:pStyle w:val="NoSpacing"/>
            </w:pPr>
            <w:r>
              <w:t xml:space="preserve">                      delta = coef(model_estimation[[missing.col]]), </w:t>
            </w:r>
          </w:p>
          <w:p w14:paraId="23FBEBFA" w14:textId="77777777" w:rsidR="00761F37" w:rsidRDefault="00EC0447">
            <w:pPr>
              <w:pStyle w:val="NoSpacing"/>
            </w:pPr>
            <w:r>
              <w:t xml:space="preserve">                      sigma = vcov(model_estimation[[missing.col]]),</w:t>
            </w:r>
          </w:p>
          <w:p w14:paraId="1298AB18" w14:textId="77777777" w:rsidR="00761F37" w:rsidRDefault="00EC0447">
            <w:pPr>
              <w:pStyle w:val="NoSpacing"/>
            </w:pPr>
            <w:r>
              <w:t xml:space="preserve">                      df = model_estimation[[missing.col]]$df.residual)</w:t>
            </w:r>
          </w:p>
          <w:p w14:paraId="05E85FF6" w14:textId="77777777" w:rsidR="00761F37" w:rsidRDefault="00EC0447">
            <w:pPr>
              <w:pStyle w:val="NoSpacing"/>
            </w:pPr>
            <w:r>
              <w:t xml:space="preserve">    </w:t>
            </w:r>
          </w:p>
          <w:p w14:paraId="3EB6023C" w14:textId="77777777" w:rsidR="00761F37" w:rsidRDefault="00EC0447">
            <w:pPr>
              <w:pStyle w:val="NoSpacing"/>
              <w:rPr>
                <w:lang w:val="nl-NL"/>
              </w:rPr>
            </w:pPr>
            <w:r>
              <w:t xml:space="preserve">    </w:t>
            </w:r>
            <w:r>
              <w:rPr>
                <w:lang w:val="nl-NL"/>
              </w:rPr>
              <w:t>prob &lt;- rep(NA, n.imp)</w:t>
            </w:r>
          </w:p>
          <w:p w14:paraId="67809588" w14:textId="77777777" w:rsidR="00761F37" w:rsidRDefault="00EC0447">
            <w:pPr>
              <w:pStyle w:val="NoSpacing"/>
            </w:pPr>
            <w:r>
              <w:rPr>
                <w:lang w:val="nl-NL"/>
              </w:rPr>
              <w:t xml:space="preserve">    </w:t>
            </w:r>
            <w:r>
              <w:t>for(j in 1:n.imp) {</w:t>
            </w:r>
          </w:p>
          <w:p w14:paraId="4AF56529" w14:textId="77777777" w:rsidR="00761F37" w:rsidRDefault="00EC0447">
            <w:pPr>
              <w:pStyle w:val="NoSpacing"/>
            </w:pPr>
            <w:r>
              <w:t xml:space="preserve">      prob[j] &lt;- 1/(1+exp(-as.numeric(pred.data[1,]) %*% beta_star[j,]))</w:t>
            </w:r>
          </w:p>
          <w:p w14:paraId="4336BF2B" w14:textId="77777777" w:rsidR="00761F37" w:rsidRDefault="00EC0447">
            <w:pPr>
              <w:pStyle w:val="NoSpacing"/>
            </w:pPr>
            <w:r>
              <w:t xml:space="preserve">    }</w:t>
            </w:r>
          </w:p>
          <w:p w14:paraId="2650B654" w14:textId="77777777" w:rsidR="00761F37" w:rsidRDefault="00EC0447">
            <w:pPr>
              <w:pStyle w:val="NoSpacing"/>
            </w:pPr>
            <w:r>
              <w:t xml:space="preserve">    out &lt;- rbinom(n = n.imp, size = 1, prob = prob)</w:t>
            </w:r>
          </w:p>
          <w:p w14:paraId="016F88F7" w14:textId="77777777" w:rsidR="00761F37" w:rsidRDefault="00EC0447">
            <w:pPr>
              <w:pStyle w:val="NoSpacing"/>
            </w:pPr>
            <w:r>
              <w:t xml:space="preserve">  } else {</w:t>
            </w:r>
          </w:p>
          <w:p w14:paraId="2EE6140B" w14:textId="77777777" w:rsidR="00761F37" w:rsidRDefault="00EC0447">
            <w:pPr>
              <w:pStyle w:val="NoSpacing"/>
            </w:pPr>
            <w:r>
              <w:t xml:space="preserve">    # In case we are dealing with the imputation of a continuous variable, we will use the same functionalities</w:t>
            </w:r>
          </w:p>
          <w:p w14:paraId="4B9BB932" w14:textId="77777777" w:rsidR="00761F37" w:rsidRDefault="00EC0447">
            <w:pPr>
              <w:pStyle w:val="NoSpacing"/>
            </w:pPr>
            <w:r>
              <w:t xml:space="preserve">    # </w:t>
            </w:r>
            <w:proofErr w:type="gramStart"/>
            <w:r>
              <w:t>as</w:t>
            </w:r>
            <w:proofErr w:type="gramEnd"/>
            <w:r>
              <w:t xml:space="preserve"> mice.impute.norm, which corresponds to Bayesian Linear Regression. The code below is adapted from the </w:t>
            </w:r>
          </w:p>
          <w:p w14:paraId="301C9848" w14:textId="77777777" w:rsidR="00761F37" w:rsidRDefault="00EC0447">
            <w:pPr>
              <w:pStyle w:val="NoSpacing"/>
            </w:pPr>
            <w:r>
              <w:t xml:space="preserve">    # function mice::.norm.draw</w:t>
            </w:r>
          </w:p>
          <w:p w14:paraId="540ACD89" w14:textId="77777777" w:rsidR="00761F37" w:rsidRDefault="00EC0447">
            <w:pPr>
              <w:pStyle w:val="NoSpacing"/>
            </w:pPr>
            <w:r>
              <w:t xml:space="preserve">    </w:t>
            </w:r>
          </w:p>
          <w:p w14:paraId="3D7BD045" w14:textId="77777777" w:rsidR="00761F37" w:rsidRDefault="00EC0447">
            <w:pPr>
              <w:pStyle w:val="NoSpacing"/>
            </w:pPr>
            <w:r>
              <w:t xml:space="preserve">    p &lt;- model_estimation[[missing.col]] # This should be an object of class 'estimice'</w:t>
            </w:r>
          </w:p>
          <w:p w14:paraId="51F1B631" w14:textId="77777777" w:rsidR="00761F37" w:rsidRDefault="00EC0447">
            <w:pPr>
              <w:pStyle w:val="NoSpacing"/>
            </w:pPr>
            <w:r>
              <w:t xml:space="preserve">    </w:t>
            </w:r>
          </w:p>
          <w:p w14:paraId="40E74872" w14:textId="77777777" w:rsidR="00761F37" w:rsidRDefault="00EC0447">
            <w:pPr>
              <w:pStyle w:val="NoSpacing"/>
            </w:pPr>
            <w:r>
              <w:t xml:space="preserve">    sigma_star &lt;- sqrt(sum((p$r)^2)/rchisq(n.imp, p$df))</w:t>
            </w:r>
          </w:p>
          <w:p w14:paraId="03D324AB" w14:textId="77777777" w:rsidR="00761F37" w:rsidRDefault="00EC0447">
            <w:pPr>
              <w:pStyle w:val="NoSpacing"/>
            </w:pPr>
            <w:r>
              <w:t xml:space="preserve">    for(j in 1:n.imp) {</w:t>
            </w:r>
          </w:p>
          <w:p w14:paraId="56327322" w14:textId="77777777" w:rsidR="00761F37" w:rsidRDefault="00EC0447">
            <w:pPr>
              <w:pStyle w:val="NoSpacing"/>
            </w:pPr>
            <w:r>
              <w:t xml:space="preserve">      beta_star &lt;- p$c + (t(chol(micesym(p$v))) %*% rnorm(length(p$c))) * sigma_star[j]</w:t>
            </w:r>
          </w:p>
          <w:p w14:paraId="6877D656" w14:textId="77777777" w:rsidR="00761F37" w:rsidRDefault="00EC0447">
            <w:pPr>
              <w:pStyle w:val="NoSpacing"/>
            </w:pPr>
            <w:r>
              <w:t xml:space="preserve">      out[j] &lt;- pred.data[1,] %*% beta_star + rnorm(1) * sigma_star[j]</w:t>
            </w:r>
          </w:p>
          <w:p w14:paraId="58668C2A" w14:textId="77777777" w:rsidR="00761F37" w:rsidRDefault="00EC0447">
            <w:pPr>
              <w:pStyle w:val="NoSpacing"/>
            </w:pPr>
            <w:r>
              <w:t xml:space="preserve">    }</w:t>
            </w:r>
          </w:p>
          <w:p w14:paraId="711C08D0" w14:textId="77777777" w:rsidR="00761F37" w:rsidRDefault="00EC0447">
            <w:pPr>
              <w:pStyle w:val="NoSpacing"/>
            </w:pPr>
            <w:r>
              <w:t xml:space="preserve">  }</w:t>
            </w:r>
          </w:p>
          <w:p w14:paraId="5B8B006F" w14:textId="77777777" w:rsidR="00761F37" w:rsidRDefault="00EC0447">
            <w:pPr>
              <w:pStyle w:val="NoSpacing"/>
            </w:pPr>
            <w:r>
              <w:t xml:space="preserve">  return(out)</w:t>
            </w:r>
          </w:p>
          <w:p w14:paraId="7E9C7950" w14:textId="77777777" w:rsidR="00761F37" w:rsidRDefault="00EC0447">
            <w:pPr>
              <w:pStyle w:val="NoSpacing"/>
            </w:pPr>
            <w:r>
              <w:lastRenderedPageBreak/>
              <w:t>}</w:t>
            </w:r>
          </w:p>
          <w:p w14:paraId="53E6EDD8" w14:textId="77777777" w:rsidR="00761F37" w:rsidRDefault="00761F37">
            <w:pPr>
              <w:pStyle w:val="NoSpacing"/>
            </w:pPr>
          </w:p>
          <w:p w14:paraId="5D3F5401" w14:textId="77777777" w:rsidR="00761F37" w:rsidRDefault="00EC0447">
            <w:pPr>
              <w:pStyle w:val="NoSpacing"/>
            </w:pPr>
            <w:r>
              <w:t># Function extracted from the mice package</w:t>
            </w:r>
          </w:p>
          <w:p w14:paraId="618690B7" w14:textId="77777777" w:rsidR="00761F37" w:rsidRDefault="00EC0447">
            <w:pPr>
              <w:pStyle w:val="NoSpacing"/>
            </w:pPr>
            <w:r>
              <w:t>micesym &lt;- function(x) {</w:t>
            </w:r>
          </w:p>
          <w:p w14:paraId="026A9AF8" w14:textId="77777777" w:rsidR="00761F37" w:rsidRDefault="00EC0447">
            <w:pPr>
              <w:pStyle w:val="NoSpacing"/>
            </w:pPr>
            <w:r>
              <w:t xml:space="preserve">  (x + t(x))/2</w:t>
            </w:r>
          </w:p>
          <w:p w14:paraId="4EC7D171" w14:textId="77777777" w:rsidR="00761F37" w:rsidRDefault="00EC0447">
            <w:pPr>
              <w:pStyle w:val="NoSpacing"/>
            </w:pPr>
            <w:r>
              <w:t>}</w:t>
            </w:r>
          </w:p>
          <w:p w14:paraId="62BAC27A" w14:textId="77777777" w:rsidR="00761F37" w:rsidRDefault="00761F37">
            <w:pPr>
              <w:pStyle w:val="NoSpacing"/>
            </w:pPr>
          </w:p>
          <w:p w14:paraId="31C3BEC7" w14:textId="77777777" w:rsidR="00761F37" w:rsidRDefault="00EC0447">
            <w:pPr>
              <w:pStyle w:val="NoSpacing"/>
            </w:pPr>
            <w:r>
              <w:t>joint.imputation.cv &lt;- function(training_data, test_case, n.imp = 50, ...) {</w:t>
            </w:r>
          </w:p>
          <w:p w14:paraId="3D7AA6D1" w14:textId="77777777" w:rsidR="00761F37" w:rsidRDefault="00EC0447">
            <w:pPr>
              <w:pStyle w:val="NoSpacing"/>
            </w:pPr>
            <w:r>
              <w:t xml:space="preserve">  mu    &lt;- sapply(training_data, mean)</w:t>
            </w:r>
          </w:p>
          <w:p w14:paraId="255E878E" w14:textId="77777777" w:rsidR="00761F37" w:rsidRDefault="00EC0447">
            <w:pPr>
              <w:pStyle w:val="NoSpacing"/>
            </w:pPr>
            <w:r>
              <w:t xml:space="preserve">  sigma &lt;- cov(training_data)</w:t>
            </w:r>
          </w:p>
          <w:p w14:paraId="36830E14" w14:textId="77777777" w:rsidR="00761F37" w:rsidRDefault="00EC0447">
            <w:pPr>
              <w:pStyle w:val="NoSpacing"/>
            </w:pPr>
            <w:r>
              <w:t xml:space="preserve">  data_classes &lt;- sapply(training_data, class)</w:t>
            </w:r>
          </w:p>
          <w:p w14:paraId="5CBFF7A5" w14:textId="77777777" w:rsidR="00761F37" w:rsidRDefault="00EC0447">
            <w:pPr>
              <w:pStyle w:val="NoSpacing"/>
            </w:pPr>
            <w:r>
              <w:t xml:space="preserve">  joint_model &lt;- joint.MI(data=test_case,mu, sigma, data_classes, n.imp)</w:t>
            </w:r>
          </w:p>
          <w:p w14:paraId="4B8C61BD" w14:textId="77777777" w:rsidR="00761F37" w:rsidRDefault="00EC0447">
            <w:pPr>
              <w:pStyle w:val="NoSpacing"/>
            </w:pPr>
            <w:r>
              <w:t xml:space="preserve">  class(joint_model) &lt;- "joint.imputation.cv"</w:t>
            </w:r>
          </w:p>
          <w:p w14:paraId="638E5F9B" w14:textId="77777777" w:rsidR="00761F37" w:rsidRDefault="00EC0447">
            <w:pPr>
              <w:pStyle w:val="NoSpacing"/>
            </w:pPr>
            <w:r>
              <w:t xml:space="preserve">  return(joint_model)</w:t>
            </w:r>
          </w:p>
          <w:p w14:paraId="67F6B63E" w14:textId="77777777" w:rsidR="00761F37" w:rsidRDefault="00EC0447">
            <w:pPr>
              <w:pStyle w:val="NoSpacing"/>
            </w:pPr>
            <w:r>
              <w:t>}</w:t>
            </w:r>
          </w:p>
          <w:p w14:paraId="7EBA48CE" w14:textId="77777777" w:rsidR="00761F37" w:rsidRDefault="00761F37">
            <w:pPr>
              <w:pStyle w:val="NoSpacing"/>
            </w:pPr>
          </w:p>
          <w:p w14:paraId="4B87F056" w14:textId="77777777" w:rsidR="00761F37" w:rsidRDefault="00EC0447">
            <w:pPr>
              <w:pStyle w:val="NoSpacing"/>
            </w:pPr>
            <w:r>
              <w:t>conditional.imputation.cv &lt;- function(training_data, test_case, n.imp = 50, ...) {</w:t>
            </w:r>
          </w:p>
          <w:p w14:paraId="391BE37E" w14:textId="77777777" w:rsidR="00761F37" w:rsidRDefault="00EC0447">
            <w:pPr>
              <w:pStyle w:val="NoSpacing"/>
            </w:pPr>
            <w:r>
              <w:t xml:space="preserve">  mu    &lt;- sapply(training_data, mean)</w:t>
            </w:r>
          </w:p>
          <w:p w14:paraId="7DF320DA" w14:textId="77777777" w:rsidR="00761F37" w:rsidRDefault="00EC0447">
            <w:pPr>
              <w:pStyle w:val="NoSpacing"/>
            </w:pPr>
            <w:r>
              <w:t xml:space="preserve">  sigma &lt;- cov(training_data)</w:t>
            </w:r>
          </w:p>
          <w:p w14:paraId="7340415B" w14:textId="77777777" w:rsidR="00761F37" w:rsidRDefault="00EC0447">
            <w:pPr>
              <w:pStyle w:val="NoSpacing"/>
            </w:pPr>
            <w:r>
              <w:t xml:space="preserve">  data_classes &lt;- sapply(training_data, class)</w:t>
            </w:r>
          </w:p>
          <w:p w14:paraId="03182B23" w14:textId="77777777" w:rsidR="00761F37" w:rsidRDefault="00EC0447">
            <w:pPr>
              <w:pStyle w:val="NoSpacing"/>
            </w:pPr>
            <w:r>
              <w:t xml:space="preserve">  </w:t>
            </w:r>
          </w:p>
          <w:p w14:paraId="513B808E" w14:textId="77777777" w:rsidR="00761F37" w:rsidRDefault="00EC0447">
            <w:pPr>
              <w:pStyle w:val="NoSpacing"/>
            </w:pPr>
            <w:r>
              <w:t xml:space="preserve">  model_estimation &lt;- conditional.estimation(training_data)</w:t>
            </w:r>
          </w:p>
          <w:p w14:paraId="72BFB32F" w14:textId="77777777" w:rsidR="00761F37" w:rsidRDefault="00EC0447">
            <w:pPr>
              <w:pStyle w:val="NoSpacing"/>
            </w:pPr>
            <w:r>
              <w:t xml:space="preserve">  conditional_model &lt;- conditional.MI(test_case, model_estimation, mu, sigma, data_classes, n.imp)</w:t>
            </w:r>
          </w:p>
          <w:p w14:paraId="3F49FC9F" w14:textId="77777777" w:rsidR="00761F37" w:rsidRDefault="00EC0447">
            <w:pPr>
              <w:pStyle w:val="NoSpacing"/>
            </w:pPr>
            <w:r>
              <w:t xml:space="preserve">  class(conditional_model) &lt;- "conditional.imputation.cv"</w:t>
            </w:r>
          </w:p>
          <w:p w14:paraId="146D44FE" w14:textId="77777777" w:rsidR="00761F37" w:rsidRDefault="00EC0447">
            <w:pPr>
              <w:pStyle w:val="NoSpacing"/>
            </w:pPr>
            <w:r>
              <w:t xml:space="preserve">  return(conditional_model)</w:t>
            </w:r>
          </w:p>
          <w:p w14:paraId="3EFC86F6" w14:textId="77777777" w:rsidR="00761F37" w:rsidRDefault="00EC0447">
            <w:pPr>
              <w:pStyle w:val="NoSpacing"/>
            </w:pPr>
            <w:r>
              <w:t>}</w:t>
            </w:r>
          </w:p>
          <w:p w14:paraId="78D2582A" w14:textId="77777777" w:rsidR="00761F37" w:rsidRDefault="00761F37">
            <w:pPr>
              <w:pStyle w:val="NoSpacing"/>
            </w:pPr>
          </w:p>
          <w:p w14:paraId="388D4A6E" w14:textId="77777777" w:rsidR="00761F37" w:rsidRDefault="00EC0447">
            <w:pPr>
              <w:pStyle w:val="NoSpacing"/>
            </w:pPr>
            <w:r>
              <w:t>cv.function &lt;- function(data, patterns, ...) {</w:t>
            </w:r>
          </w:p>
          <w:p w14:paraId="1F6D2B84" w14:textId="77777777" w:rsidR="00761F37" w:rsidRDefault="00EC0447">
            <w:pPr>
              <w:pStyle w:val="NoSpacing"/>
            </w:pPr>
            <w:r>
              <w:t xml:space="preserve">  # Create n training sets (n=3880) and n model estimations and imputations with each training set for each patient</w:t>
            </w:r>
          </w:p>
          <w:p w14:paraId="3A2B1A5B" w14:textId="77777777" w:rsidR="00761F37" w:rsidRDefault="00EC0447">
            <w:pPr>
              <w:pStyle w:val="NoSpacing"/>
            </w:pPr>
            <w:r>
              <w:t xml:space="preserve">  results.joint = array(NA, dim=c(nrow(data),ncol(data), length(patterns)))</w:t>
            </w:r>
          </w:p>
          <w:p w14:paraId="229EDFC4" w14:textId="77777777" w:rsidR="00761F37" w:rsidRDefault="00EC0447">
            <w:pPr>
              <w:pStyle w:val="NoSpacing"/>
            </w:pPr>
            <w:r>
              <w:t xml:space="preserve">  results.conditional = array(NA, dim=c(nrow(data),ncol(data),length(patterns)))</w:t>
            </w:r>
          </w:p>
          <w:p w14:paraId="43FB195A" w14:textId="77777777" w:rsidR="00761F37" w:rsidRDefault="00EC0447">
            <w:pPr>
              <w:pStyle w:val="NoSpacing"/>
            </w:pPr>
            <w:r>
              <w:t xml:space="preserve">  results.variance = array(NA, dim=c(2,ncol(data),length(patterns)))</w:t>
            </w:r>
          </w:p>
          <w:p w14:paraId="13085F8D" w14:textId="77777777" w:rsidR="00761F37" w:rsidRDefault="00EC0447">
            <w:pPr>
              <w:pStyle w:val="NoSpacing"/>
            </w:pPr>
            <w:r>
              <w:t xml:space="preserve">  results &lt;- list(results.joint, results.conditional, results.variance)</w:t>
            </w:r>
          </w:p>
          <w:p w14:paraId="43464D22" w14:textId="77777777" w:rsidR="00761F37" w:rsidRDefault="00EC0447">
            <w:pPr>
              <w:pStyle w:val="NoSpacing"/>
            </w:pPr>
            <w:r>
              <w:t xml:space="preserve">  </w:t>
            </w:r>
          </w:p>
          <w:p w14:paraId="7B09F1EE" w14:textId="77777777" w:rsidR="00761F37" w:rsidRDefault="00EC0447">
            <w:pPr>
              <w:pStyle w:val="NoSpacing"/>
            </w:pPr>
            <w:r>
              <w:t xml:space="preserve">  </w:t>
            </w:r>
          </w:p>
          <w:p w14:paraId="47933CD5" w14:textId="77777777" w:rsidR="00761F37" w:rsidRDefault="00EC0447">
            <w:pPr>
              <w:pStyle w:val="NoSpacing"/>
            </w:pPr>
            <w:r>
              <w:t xml:space="preserve">  data_classes &lt;- sapply(data, class)</w:t>
            </w:r>
          </w:p>
          <w:p w14:paraId="76919D81" w14:textId="77777777" w:rsidR="00761F37" w:rsidRDefault="00EC0447">
            <w:pPr>
              <w:pStyle w:val="NoSpacing"/>
            </w:pPr>
            <w:r>
              <w:t xml:space="preserve">  </w:t>
            </w:r>
          </w:p>
          <w:p w14:paraId="4B544DCE" w14:textId="77777777" w:rsidR="00761F37" w:rsidRDefault="00EC0447">
            <w:pPr>
              <w:pStyle w:val="NoSpacing"/>
            </w:pPr>
            <w:r>
              <w:t xml:space="preserve">  pb &lt;- txtProgressBar(min = 0, max = nrow(data), style = 3)</w:t>
            </w:r>
          </w:p>
          <w:p w14:paraId="7C39C00F" w14:textId="77777777" w:rsidR="00761F37" w:rsidRDefault="00EC0447">
            <w:pPr>
              <w:pStyle w:val="NoSpacing"/>
            </w:pPr>
            <w:r>
              <w:t xml:space="preserve">  </w:t>
            </w:r>
          </w:p>
          <w:p w14:paraId="4E89F2B0" w14:textId="77777777" w:rsidR="00761F37" w:rsidRDefault="00EC0447">
            <w:pPr>
              <w:pStyle w:val="NoSpacing"/>
            </w:pPr>
            <w:r>
              <w:t xml:space="preserve">  for(i in 1:nrow(data)) {</w:t>
            </w:r>
          </w:p>
          <w:p w14:paraId="1D3031DE" w14:textId="77777777" w:rsidR="00761F37" w:rsidRDefault="00EC0447">
            <w:pPr>
              <w:pStyle w:val="NoSpacing"/>
            </w:pPr>
            <w:r>
              <w:t xml:space="preserve">    setTxtProgressBar(pb, i)</w:t>
            </w:r>
          </w:p>
          <w:p w14:paraId="5CF5C2A6" w14:textId="77777777" w:rsidR="00761F37" w:rsidRDefault="00EC0447">
            <w:pPr>
              <w:pStyle w:val="NoSpacing"/>
            </w:pPr>
            <w:r>
              <w:t xml:space="preserve">    </w:t>
            </w:r>
          </w:p>
          <w:p w14:paraId="5B395290" w14:textId="77777777" w:rsidR="00761F37" w:rsidRDefault="00EC0447">
            <w:pPr>
              <w:pStyle w:val="NoSpacing"/>
            </w:pPr>
            <w:r>
              <w:t xml:space="preserve">    training_data &lt;- data[-i,]</w:t>
            </w:r>
          </w:p>
          <w:p w14:paraId="41214C9B" w14:textId="77777777" w:rsidR="00761F37" w:rsidRDefault="00EC0447">
            <w:pPr>
              <w:pStyle w:val="NoSpacing"/>
            </w:pPr>
            <w:r>
              <w:t xml:space="preserve">    </w:t>
            </w:r>
          </w:p>
          <w:p w14:paraId="3584BE89" w14:textId="77777777" w:rsidR="00761F37" w:rsidRDefault="00EC0447">
            <w:pPr>
              <w:pStyle w:val="NoSpacing"/>
            </w:pPr>
            <w:r>
              <w:t xml:space="preserve">    # Estimate condtional imputation models</w:t>
            </w:r>
          </w:p>
          <w:p w14:paraId="408E5AA5" w14:textId="77777777" w:rsidR="00761F37" w:rsidRDefault="00EC0447">
            <w:pPr>
              <w:pStyle w:val="NoSpacing"/>
            </w:pPr>
            <w:r>
              <w:t xml:space="preserve">    model_conditional &lt;- conditional.estimation(training_data)</w:t>
            </w:r>
          </w:p>
          <w:p w14:paraId="303853B8" w14:textId="77777777" w:rsidR="00761F37" w:rsidRDefault="00EC0447">
            <w:pPr>
              <w:pStyle w:val="NoSpacing"/>
            </w:pPr>
            <w:r>
              <w:t xml:space="preserve">    </w:t>
            </w:r>
          </w:p>
          <w:p w14:paraId="7BF08345" w14:textId="77777777" w:rsidR="00761F37" w:rsidRDefault="00EC0447">
            <w:pPr>
              <w:pStyle w:val="NoSpacing"/>
            </w:pPr>
            <w:r>
              <w:t xml:space="preserve">    # Estimate parameters joint imputation</w:t>
            </w:r>
          </w:p>
          <w:p w14:paraId="54E8EE91" w14:textId="77777777" w:rsidR="00761F37" w:rsidRDefault="00EC0447">
            <w:pPr>
              <w:pStyle w:val="NoSpacing"/>
            </w:pPr>
            <w:r>
              <w:t xml:space="preserve">    mu    &lt;- sapply(training_data, mean)</w:t>
            </w:r>
          </w:p>
          <w:p w14:paraId="07151E4D" w14:textId="77777777" w:rsidR="00761F37" w:rsidRDefault="00EC0447">
            <w:pPr>
              <w:pStyle w:val="NoSpacing"/>
            </w:pPr>
            <w:r>
              <w:t xml:space="preserve">    sigma &lt;- cov(training_data)</w:t>
            </w:r>
          </w:p>
          <w:p w14:paraId="5038197B" w14:textId="77777777" w:rsidR="00761F37" w:rsidRDefault="00EC0447">
            <w:pPr>
              <w:pStyle w:val="NoSpacing"/>
            </w:pPr>
            <w:r>
              <w:t xml:space="preserve">    </w:t>
            </w:r>
          </w:p>
          <w:p w14:paraId="133675A7" w14:textId="77777777" w:rsidR="00761F37" w:rsidRDefault="00EC0447">
            <w:pPr>
              <w:pStyle w:val="NoSpacing"/>
            </w:pPr>
            <w:r>
              <w:t xml:space="preserve">    for(j in seq_along(patterns)) {</w:t>
            </w:r>
          </w:p>
          <w:p w14:paraId="2B4C45B6" w14:textId="77777777" w:rsidR="00761F37" w:rsidRDefault="00EC0447">
            <w:pPr>
              <w:pStyle w:val="NoSpacing"/>
            </w:pPr>
            <w:r>
              <w:t xml:space="preserve">      test_case &lt;- data[i,]</w:t>
            </w:r>
          </w:p>
          <w:p w14:paraId="281B19E1" w14:textId="77777777" w:rsidR="00761F37" w:rsidRDefault="00EC0447">
            <w:pPr>
              <w:pStyle w:val="NoSpacing"/>
            </w:pPr>
            <w:r>
              <w:t xml:space="preserve">      y &lt;- as.numeric(unlist(patterns[[j]]))</w:t>
            </w:r>
          </w:p>
          <w:p w14:paraId="32BCA082" w14:textId="77777777" w:rsidR="00761F37" w:rsidRDefault="00EC0447">
            <w:pPr>
              <w:pStyle w:val="NoSpacing"/>
            </w:pPr>
            <w:r>
              <w:t xml:space="preserve">      test_case[,y] &lt;- NA </w:t>
            </w:r>
          </w:p>
          <w:p w14:paraId="096677EB" w14:textId="77777777" w:rsidR="00761F37" w:rsidRDefault="00EC0447">
            <w:pPr>
              <w:pStyle w:val="NoSpacing"/>
            </w:pPr>
            <w:r>
              <w:t xml:space="preserve">      #ifelse(data_classes[y]=="logical",as.logical(NA),as.numeric(NA))</w:t>
            </w:r>
          </w:p>
          <w:p w14:paraId="3B1319EF" w14:textId="77777777" w:rsidR="00761F37" w:rsidRDefault="00EC0447">
            <w:pPr>
              <w:pStyle w:val="NoSpacing"/>
            </w:pPr>
            <w:r>
              <w:t xml:space="preserve">      </w:t>
            </w:r>
          </w:p>
          <w:p w14:paraId="66D6BC11" w14:textId="77777777" w:rsidR="00761F37" w:rsidRDefault="00EC0447">
            <w:pPr>
              <w:pStyle w:val="NoSpacing"/>
            </w:pPr>
            <w:r>
              <w:t xml:space="preserve">      imp1 &lt;- joint.MI(data = test_case, mu = mu, sigma = sigma, data_classes = data_classes, n.imp = 50)</w:t>
            </w:r>
          </w:p>
          <w:p w14:paraId="56F9B4A3" w14:textId="77777777" w:rsidR="00761F37" w:rsidRDefault="00EC0447">
            <w:pPr>
              <w:pStyle w:val="NoSpacing"/>
            </w:pPr>
            <w:r>
              <w:lastRenderedPageBreak/>
              <w:t xml:space="preserve">      imp2 &lt;- conditional.MI(data = test_case, model_conditional, mu, sigma, data_classes, n.imp=50)</w:t>
            </w:r>
          </w:p>
          <w:p w14:paraId="4493B099" w14:textId="77777777" w:rsidR="00761F37" w:rsidRDefault="00EC0447">
            <w:pPr>
              <w:pStyle w:val="NoSpacing"/>
            </w:pPr>
            <w:r>
              <w:t xml:space="preserve">      </w:t>
            </w:r>
          </w:p>
          <w:p w14:paraId="70EAC02F" w14:textId="77777777" w:rsidR="00761F37" w:rsidRDefault="00EC0447">
            <w:pPr>
              <w:pStyle w:val="NoSpacing"/>
            </w:pPr>
            <w:r>
              <w:t xml:space="preserve">      for(k in 1:ncol(data)) {</w:t>
            </w:r>
          </w:p>
          <w:p w14:paraId="78DBCCC6" w14:textId="77777777" w:rsidR="00761F37" w:rsidRDefault="00EC0447">
            <w:pPr>
              <w:pStyle w:val="NoSpacing"/>
            </w:pPr>
            <w:r>
              <w:t xml:space="preserve">        if(k %in% y) {</w:t>
            </w:r>
          </w:p>
          <w:p w14:paraId="234BB1F5" w14:textId="77777777" w:rsidR="00761F37" w:rsidRDefault="00EC0447">
            <w:pPr>
              <w:pStyle w:val="NoSpacing"/>
            </w:pPr>
            <w:r>
              <w:t xml:space="preserve">          results[[1]][i,k,j] &lt;- mean(imp1[1, k,])</w:t>
            </w:r>
          </w:p>
          <w:p w14:paraId="29F6B861" w14:textId="77777777" w:rsidR="00761F37" w:rsidRDefault="00EC0447">
            <w:pPr>
              <w:pStyle w:val="NoSpacing"/>
            </w:pPr>
            <w:r>
              <w:t xml:space="preserve">          results[[2]][i,k,j] &lt;- mean(imp2[1, k,])</w:t>
            </w:r>
          </w:p>
          <w:p w14:paraId="790C39CD" w14:textId="77777777" w:rsidR="00761F37" w:rsidRDefault="00EC0447">
            <w:pPr>
              <w:pStyle w:val="NoSpacing"/>
            </w:pPr>
            <w:r>
              <w:t xml:space="preserve">          results[[3]][1,k,j] &lt;- var(imp1[1,k,])</w:t>
            </w:r>
          </w:p>
          <w:p w14:paraId="65126222" w14:textId="77777777" w:rsidR="00761F37" w:rsidRDefault="00EC0447">
            <w:pPr>
              <w:pStyle w:val="NoSpacing"/>
            </w:pPr>
            <w:r>
              <w:t xml:space="preserve">          results[[3]][2,k,j] &lt;- var(imp2[1,k,])</w:t>
            </w:r>
          </w:p>
          <w:p w14:paraId="0D4BAB84" w14:textId="77777777" w:rsidR="00761F37" w:rsidRDefault="00EC0447">
            <w:pPr>
              <w:pStyle w:val="NoSpacing"/>
            </w:pPr>
            <w:r>
              <w:t xml:space="preserve">        }</w:t>
            </w:r>
          </w:p>
          <w:p w14:paraId="2AFF8F6B" w14:textId="77777777" w:rsidR="00761F37" w:rsidRDefault="00EC0447">
            <w:pPr>
              <w:pStyle w:val="NoSpacing"/>
            </w:pPr>
            <w:r>
              <w:t xml:space="preserve">      }</w:t>
            </w:r>
          </w:p>
          <w:p w14:paraId="292DB2A5" w14:textId="77777777" w:rsidR="00761F37" w:rsidRDefault="00EC0447">
            <w:pPr>
              <w:pStyle w:val="NoSpacing"/>
            </w:pPr>
            <w:r>
              <w:t xml:space="preserve">    }</w:t>
            </w:r>
          </w:p>
          <w:p w14:paraId="592B3550" w14:textId="77777777" w:rsidR="00761F37" w:rsidRDefault="00EC0447">
            <w:pPr>
              <w:pStyle w:val="NoSpacing"/>
            </w:pPr>
            <w:r>
              <w:t xml:space="preserve">  }</w:t>
            </w:r>
          </w:p>
          <w:p w14:paraId="69A921F1" w14:textId="77777777" w:rsidR="00761F37" w:rsidRDefault="00EC0447">
            <w:pPr>
              <w:pStyle w:val="NoSpacing"/>
            </w:pPr>
            <w:r>
              <w:t xml:space="preserve">  close(pb)</w:t>
            </w:r>
          </w:p>
          <w:p w14:paraId="1887F943" w14:textId="77777777" w:rsidR="00761F37" w:rsidRDefault="00EC0447">
            <w:pPr>
              <w:pStyle w:val="NoSpacing"/>
            </w:pPr>
            <w:r>
              <w:t xml:space="preserve">  return(results)</w:t>
            </w:r>
          </w:p>
          <w:p w14:paraId="33724998" w14:textId="77777777" w:rsidR="00761F37" w:rsidRDefault="00EC0447">
            <w:pPr>
              <w:pStyle w:val="NoSpacing"/>
            </w:pPr>
            <w:r>
              <w:t>}</w:t>
            </w:r>
          </w:p>
          <w:p w14:paraId="427E2648" w14:textId="77777777" w:rsidR="00761F37" w:rsidRDefault="00761F37">
            <w:pPr>
              <w:pStyle w:val="NoSpacing"/>
            </w:pPr>
          </w:p>
          <w:p w14:paraId="7C8F7EBB" w14:textId="77777777" w:rsidR="00761F37" w:rsidRDefault="00761F37">
            <w:pPr>
              <w:pStyle w:val="NoSpacing"/>
            </w:pPr>
          </w:p>
          <w:p w14:paraId="27FDBF53" w14:textId="77777777" w:rsidR="00761F37" w:rsidRDefault="00EC0447">
            <w:pPr>
              <w:pStyle w:val="NoSpacing"/>
            </w:pPr>
            <w:r>
              <w:t># Perform jack-knife validation for the imputation of a single missing value</w:t>
            </w:r>
          </w:p>
          <w:p w14:paraId="4CA1A280" w14:textId="77777777" w:rsidR="00761F37" w:rsidRDefault="00EC0447">
            <w:pPr>
              <w:pStyle w:val="NoSpacing"/>
            </w:pPr>
            <w:r>
              <w:t># Author: Thomas Debray</w:t>
            </w:r>
          </w:p>
          <w:p w14:paraId="6FE3F00C" w14:textId="77777777" w:rsidR="00761F37" w:rsidRDefault="00EC0447">
            <w:pPr>
              <w:pStyle w:val="NoSpacing"/>
            </w:pPr>
            <w:r>
              <w:t xml:space="preserve">test_single_missing&lt;- function(data = knn1, </w:t>
            </w:r>
          </w:p>
          <w:p w14:paraId="167CFD9D" w14:textId="77777777" w:rsidR="00761F37" w:rsidRDefault="00EC0447">
            <w:pPr>
              <w:pStyle w:val="NoSpacing"/>
            </w:pPr>
            <w:r>
              <w:t xml:space="preserve">                               test_var = "m0_Intox_Smoking_current",</w:t>
            </w:r>
          </w:p>
          <w:p w14:paraId="541A303F" w14:textId="77777777" w:rsidR="00761F37" w:rsidRDefault="00EC0447">
            <w:pPr>
              <w:pStyle w:val="NoSpacing"/>
            </w:pPr>
            <w:r>
              <w:t xml:space="preserve">                               seed = NA, </w:t>
            </w:r>
          </w:p>
          <w:p w14:paraId="0BB9D448" w14:textId="77777777" w:rsidR="00761F37" w:rsidRDefault="00EC0447">
            <w:pPr>
              <w:pStyle w:val="NoSpacing"/>
            </w:pPr>
            <w:r>
              <w:t xml:space="preserve">                               n.imp = 50,</w:t>
            </w:r>
          </w:p>
          <w:p w14:paraId="73117724" w14:textId="77777777" w:rsidR="00761F37" w:rsidRDefault="00EC0447">
            <w:pPr>
              <w:pStyle w:val="NoSpacing"/>
            </w:pPr>
            <w:r>
              <w:t xml:space="preserve">                               ...) </w:t>
            </w:r>
          </w:p>
          <w:p w14:paraId="001487A2" w14:textId="77777777" w:rsidR="00761F37" w:rsidRDefault="00EC0447">
            <w:pPr>
              <w:pStyle w:val="NoSpacing"/>
            </w:pPr>
            <w:r>
              <w:t>{</w:t>
            </w:r>
          </w:p>
          <w:p w14:paraId="2EA40687" w14:textId="77777777" w:rsidR="00761F37" w:rsidRDefault="00EC0447">
            <w:pPr>
              <w:pStyle w:val="NoSpacing"/>
            </w:pPr>
            <w:r>
              <w:t xml:space="preserve">  biassq.meanimp &lt;- biassq.joint &lt;- biassq.cond &lt;- cov.joint &lt;- cov.cond &lt;- rep(NA, nrow(data))</w:t>
            </w:r>
          </w:p>
          <w:p w14:paraId="659B371E" w14:textId="77777777" w:rsidR="00761F37" w:rsidRDefault="00EC0447">
            <w:pPr>
              <w:pStyle w:val="NoSpacing"/>
            </w:pPr>
            <w:r>
              <w:t xml:space="preserve">  </w:t>
            </w:r>
          </w:p>
          <w:p w14:paraId="0E9E6BB8" w14:textId="77777777" w:rsidR="00761F37" w:rsidRDefault="00EC0447">
            <w:pPr>
              <w:pStyle w:val="NoSpacing"/>
            </w:pPr>
            <w:r>
              <w:t xml:space="preserve">  if (!test_var %in% colnames(data)) {</w:t>
            </w:r>
          </w:p>
          <w:p w14:paraId="6E9721F2" w14:textId="77777777" w:rsidR="00761F37" w:rsidRDefault="00EC0447">
            <w:pPr>
              <w:pStyle w:val="NoSpacing"/>
            </w:pPr>
            <w:r>
              <w:t xml:space="preserve">    </w:t>
            </w:r>
            <w:proofErr w:type="gramStart"/>
            <w:r>
              <w:t>stop(</w:t>
            </w:r>
            <w:proofErr w:type="gramEnd"/>
            <w:r>
              <w:t>paste("Test variable ", test_var, "not found!"))</w:t>
            </w:r>
          </w:p>
          <w:p w14:paraId="36FE3248" w14:textId="77777777" w:rsidR="00761F37" w:rsidRDefault="00EC0447">
            <w:pPr>
              <w:pStyle w:val="NoSpacing"/>
            </w:pPr>
            <w:r>
              <w:t xml:space="preserve">  }</w:t>
            </w:r>
          </w:p>
          <w:p w14:paraId="50DBC740" w14:textId="77777777" w:rsidR="00761F37" w:rsidRDefault="00EC0447">
            <w:pPr>
              <w:pStyle w:val="NoSpacing"/>
            </w:pPr>
            <w:r>
              <w:t xml:space="preserve">  </w:t>
            </w:r>
          </w:p>
          <w:p w14:paraId="1A77CCF3" w14:textId="77777777" w:rsidR="00761F37" w:rsidRDefault="00EC0447">
            <w:pPr>
              <w:pStyle w:val="NoSpacing"/>
            </w:pPr>
            <w:r>
              <w:t xml:space="preserve">  if (!is.na(seed)) {</w:t>
            </w:r>
          </w:p>
          <w:p w14:paraId="00FE52EF" w14:textId="77777777" w:rsidR="00761F37" w:rsidRDefault="00EC0447">
            <w:pPr>
              <w:pStyle w:val="NoSpacing"/>
            </w:pPr>
            <w:r>
              <w:t xml:space="preserve">    set.seed(seed)</w:t>
            </w:r>
          </w:p>
          <w:p w14:paraId="37C04755" w14:textId="77777777" w:rsidR="00761F37" w:rsidRDefault="00EC0447">
            <w:pPr>
              <w:pStyle w:val="NoSpacing"/>
            </w:pPr>
            <w:r>
              <w:t xml:space="preserve">  }</w:t>
            </w:r>
          </w:p>
          <w:p w14:paraId="667D5DAC" w14:textId="77777777" w:rsidR="00761F37" w:rsidRDefault="00EC0447">
            <w:pPr>
              <w:pStyle w:val="NoSpacing"/>
            </w:pPr>
            <w:r>
              <w:t xml:space="preserve">  </w:t>
            </w:r>
          </w:p>
          <w:p w14:paraId="727F73F6" w14:textId="77777777" w:rsidR="00761F37" w:rsidRDefault="00EC0447">
            <w:pPr>
              <w:pStyle w:val="NoSpacing"/>
            </w:pPr>
            <w:r>
              <w:t xml:space="preserve">  pb &lt;- txtProgressBar(min = 0, max = nrow(data), style = 3)</w:t>
            </w:r>
          </w:p>
          <w:p w14:paraId="1E909476" w14:textId="77777777" w:rsidR="00761F37" w:rsidRDefault="00EC0447">
            <w:pPr>
              <w:pStyle w:val="NoSpacing"/>
            </w:pPr>
            <w:r>
              <w:t xml:space="preserve">  for (i in 1:nrow(data)) {</w:t>
            </w:r>
          </w:p>
          <w:p w14:paraId="2B9C4284" w14:textId="77777777" w:rsidR="00761F37" w:rsidRDefault="00EC0447">
            <w:pPr>
              <w:pStyle w:val="NoSpacing"/>
            </w:pPr>
            <w:r>
              <w:t xml:space="preserve">    setTxtProgressBar(pb, i)</w:t>
            </w:r>
          </w:p>
          <w:p w14:paraId="24B09F04" w14:textId="77777777" w:rsidR="00761F37" w:rsidRDefault="00EC0447">
            <w:pPr>
              <w:pStyle w:val="NoSpacing"/>
            </w:pPr>
            <w:r>
              <w:t xml:space="preserve">    </w:t>
            </w:r>
          </w:p>
          <w:p w14:paraId="26D126DC" w14:textId="77777777" w:rsidR="00761F37" w:rsidRDefault="00EC0447">
            <w:pPr>
              <w:pStyle w:val="NoSpacing"/>
            </w:pPr>
            <w:r>
              <w:t xml:space="preserve">    training_data &lt;- data[-i,]</w:t>
            </w:r>
          </w:p>
          <w:p w14:paraId="40CC878F" w14:textId="77777777" w:rsidR="00761F37" w:rsidRDefault="00EC0447">
            <w:pPr>
              <w:pStyle w:val="NoSpacing"/>
            </w:pPr>
            <w:r>
              <w:t xml:space="preserve">    test_case &lt;- data[i,]</w:t>
            </w:r>
          </w:p>
          <w:p w14:paraId="0179574A" w14:textId="77777777" w:rsidR="00761F37" w:rsidRDefault="00EC0447">
            <w:pPr>
              <w:pStyle w:val="NoSpacing"/>
            </w:pPr>
            <w:r>
              <w:t xml:space="preserve">    </w:t>
            </w:r>
          </w:p>
          <w:p w14:paraId="2716594C" w14:textId="77777777" w:rsidR="00761F37" w:rsidRDefault="00EC0447">
            <w:pPr>
              <w:pStyle w:val="NoSpacing"/>
            </w:pPr>
            <w:r>
              <w:t xml:space="preserve">    y_ref &lt;- as.numeric(test_case[,test_var])</w:t>
            </w:r>
          </w:p>
          <w:p w14:paraId="1F6C80EB" w14:textId="77777777" w:rsidR="00761F37" w:rsidRDefault="00EC0447">
            <w:pPr>
              <w:pStyle w:val="NoSpacing"/>
            </w:pPr>
            <w:r>
              <w:t xml:space="preserve">    test_case[,test_var]&lt;- NA</w:t>
            </w:r>
          </w:p>
          <w:p w14:paraId="209A8137" w14:textId="77777777" w:rsidR="00761F37" w:rsidRDefault="00EC0447">
            <w:pPr>
              <w:pStyle w:val="NoSpacing"/>
            </w:pPr>
            <w:r>
              <w:t xml:space="preserve">    </w:t>
            </w:r>
          </w:p>
          <w:p w14:paraId="625BE1E6" w14:textId="77777777" w:rsidR="00761F37" w:rsidRDefault="00EC0447">
            <w:pPr>
              <w:pStyle w:val="NoSpacing"/>
            </w:pPr>
            <w:r>
              <w:t xml:space="preserve">    data_classes &lt;- sapply(training_data, class)</w:t>
            </w:r>
          </w:p>
          <w:p w14:paraId="79F61E9D" w14:textId="77777777" w:rsidR="00761F37" w:rsidRDefault="00EC0447">
            <w:pPr>
              <w:pStyle w:val="NoSpacing"/>
            </w:pPr>
            <w:r>
              <w:t xml:space="preserve">    </w:t>
            </w:r>
          </w:p>
          <w:p w14:paraId="72015E53" w14:textId="77777777" w:rsidR="00761F37" w:rsidRDefault="00EC0447">
            <w:pPr>
              <w:pStyle w:val="NoSpacing"/>
            </w:pPr>
            <w:r>
              <w:t xml:space="preserve">    # Estimate the necessary imputation models/parameters</w:t>
            </w:r>
          </w:p>
          <w:p w14:paraId="398C8892" w14:textId="77777777" w:rsidR="00761F37" w:rsidRDefault="00EC0447">
            <w:pPr>
              <w:pStyle w:val="NoSpacing"/>
            </w:pPr>
            <w:r>
              <w:t xml:space="preserve">    mu    &lt;- sapply(training_data, mean)</w:t>
            </w:r>
          </w:p>
          <w:p w14:paraId="5F600A9A" w14:textId="77777777" w:rsidR="00761F37" w:rsidRDefault="00EC0447">
            <w:pPr>
              <w:pStyle w:val="NoSpacing"/>
            </w:pPr>
            <w:r>
              <w:t xml:space="preserve">    sigma &lt;- cov(training_data)</w:t>
            </w:r>
          </w:p>
          <w:p w14:paraId="02838D51" w14:textId="77777777" w:rsidR="00761F37" w:rsidRDefault="00EC0447">
            <w:pPr>
              <w:pStyle w:val="NoSpacing"/>
            </w:pPr>
            <w:r>
              <w:t xml:space="preserve">    cond_model &lt;- conditional.estimation(training_data, skip = (!colnames(data) %in% test_var))</w:t>
            </w:r>
          </w:p>
          <w:p w14:paraId="0BD107F6" w14:textId="77777777" w:rsidR="00761F37" w:rsidRDefault="00EC0447">
            <w:pPr>
              <w:pStyle w:val="NoSpacing"/>
            </w:pPr>
            <w:r>
              <w:t xml:space="preserve">    </w:t>
            </w:r>
          </w:p>
          <w:p w14:paraId="6D2B304C" w14:textId="77777777" w:rsidR="00761F37" w:rsidRDefault="00EC0447">
            <w:pPr>
              <w:pStyle w:val="NoSpacing"/>
            </w:pPr>
            <w:r>
              <w:t xml:space="preserve">    # Perform the imputation</w:t>
            </w:r>
          </w:p>
          <w:p w14:paraId="2CE8D2D4" w14:textId="77777777" w:rsidR="00761F37" w:rsidRDefault="00EC0447">
            <w:pPr>
              <w:pStyle w:val="NoSpacing"/>
            </w:pPr>
            <w:r>
              <w:t xml:space="preserve">    imp.joint &lt;- joint.MI(data = test_case, </w:t>
            </w:r>
          </w:p>
          <w:p w14:paraId="7AECEA0D" w14:textId="77777777" w:rsidR="00761F37" w:rsidRDefault="00EC0447">
            <w:pPr>
              <w:pStyle w:val="NoSpacing"/>
            </w:pPr>
            <w:r>
              <w:t xml:space="preserve">                          mu = mu, </w:t>
            </w:r>
          </w:p>
          <w:p w14:paraId="6DDBE929" w14:textId="77777777" w:rsidR="00761F37" w:rsidRDefault="00EC0447">
            <w:pPr>
              <w:pStyle w:val="NoSpacing"/>
            </w:pPr>
            <w:r>
              <w:t xml:space="preserve">                          sigma = sigma, </w:t>
            </w:r>
          </w:p>
          <w:p w14:paraId="288CAE3A" w14:textId="77777777" w:rsidR="00761F37" w:rsidRDefault="00EC0447">
            <w:pPr>
              <w:pStyle w:val="NoSpacing"/>
            </w:pPr>
            <w:r>
              <w:t xml:space="preserve">                          data_classes = data_classes, </w:t>
            </w:r>
          </w:p>
          <w:p w14:paraId="3804A2F0" w14:textId="77777777" w:rsidR="00761F37" w:rsidRDefault="00EC0447">
            <w:pPr>
              <w:pStyle w:val="NoSpacing"/>
            </w:pPr>
            <w:r>
              <w:t xml:space="preserve">                          n.imp = n.imp)</w:t>
            </w:r>
          </w:p>
          <w:p w14:paraId="24EBB00C" w14:textId="77777777" w:rsidR="00761F37" w:rsidRDefault="00EC0447">
            <w:pPr>
              <w:pStyle w:val="NoSpacing"/>
            </w:pPr>
            <w:r>
              <w:lastRenderedPageBreak/>
              <w:t xml:space="preserve">    imp.cond  &lt;- conditional.MI(data = test_case, </w:t>
            </w:r>
          </w:p>
          <w:p w14:paraId="00CD948E" w14:textId="77777777" w:rsidR="00761F37" w:rsidRDefault="00EC0447">
            <w:pPr>
              <w:pStyle w:val="NoSpacing"/>
            </w:pPr>
            <w:r>
              <w:t xml:space="preserve">                                model_estimation = cond_model, </w:t>
            </w:r>
          </w:p>
          <w:p w14:paraId="69C8B70B" w14:textId="77777777" w:rsidR="00761F37" w:rsidRDefault="00EC0447">
            <w:pPr>
              <w:pStyle w:val="NoSpacing"/>
            </w:pPr>
            <w:r>
              <w:t xml:space="preserve">                                mu = mu, </w:t>
            </w:r>
          </w:p>
          <w:p w14:paraId="54230853" w14:textId="77777777" w:rsidR="00761F37" w:rsidRDefault="00EC0447">
            <w:pPr>
              <w:pStyle w:val="NoSpacing"/>
            </w:pPr>
            <w:r>
              <w:t xml:space="preserve">                                sigma = sigma, </w:t>
            </w:r>
          </w:p>
          <w:p w14:paraId="5F032999" w14:textId="77777777" w:rsidR="00761F37" w:rsidRDefault="00EC0447">
            <w:pPr>
              <w:pStyle w:val="NoSpacing"/>
            </w:pPr>
            <w:r>
              <w:t xml:space="preserve">                                data_classes = data_classes, </w:t>
            </w:r>
          </w:p>
          <w:p w14:paraId="175FBD6F" w14:textId="77777777" w:rsidR="00761F37" w:rsidRDefault="00EC0447">
            <w:pPr>
              <w:pStyle w:val="NoSpacing"/>
            </w:pPr>
            <w:r>
              <w:t xml:space="preserve">                                n.imp = n.imp)</w:t>
            </w:r>
          </w:p>
          <w:p w14:paraId="4EF2FF8C" w14:textId="77777777" w:rsidR="00761F37" w:rsidRDefault="00EC0447">
            <w:pPr>
              <w:pStyle w:val="NoSpacing"/>
            </w:pPr>
            <w:r>
              <w:t xml:space="preserve">    </w:t>
            </w:r>
          </w:p>
          <w:p w14:paraId="5B428EDA" w14:textId="77777777" w:rsidR="00761F37" w:rsidRDefault="00EC0447">
            <w:pPr>
              <w:pStyle w:val="NoSpacing"/>
            </w:pPr>
            <w:r>
              <w:t xml:space="preserve">    # Extract the average imputation</w:t>
            </w:r>
          </w:p>
          <w:p w14:paraId="236F17BD" w14:textId="77777777" w:rsidR="00761F37" w:rsidRDefault="00EC0447">
            <w:pPr>
              <w:pStyle w:val="NoSpacing"/>
            </w:pPr>
            <w:r>
              <w:t xml:space="preserve">    pred.joint &lt;- mean(imp.joint[1, test_var,])</w:t>
            </w:r>
          </w:p>
          <w:p w14:paraId="77EE7FA1" w14:textId="77777777" w:rsidR="00761F37" w:rsidRDefault="00EC0447">
            <w:pPr>
              <w:pStyle w:val="NoSpacing"/>
            </w:pPr>
            <w:r>
              <w:t xml:space="preserve">    pred.cond &lt;-  mean(imp.cond[1, test_var,])</w:t>
            </w:r>
          </w:p>
          <w:p w14:paraId="13A338C1" w14:textId="77777777" w:rsidR="00761F37" w:rsidRDefault="00EC0447">
            <w:pPr>
              <w:pStyle w:val="NoSpacing"/>
            </w:pPr>
            <w:r>
              <w:t xml:space="preserve">    </w:t>
            </w:r>
          </w:p>
          <w:p w14:paraId="77C501ED" w14:textId="77777777" w:rsidR="00761F37" w:rsidRDefault="00EC0447">
            <w:pPr>
              <w:pStyle w:val="NoSpacing"/>
            </w:pPr>
            <w:r>
              <w:t xml:space="preserve">    # Assess Mean Square Error</w:t>
            </w:r>
          </w:p>
          <w:p w14:paraId="5BE7DBAE" w14:textId="77777777" w:rsidR="00761F37" w:rsidRDefault="00EC0447">
            <w:pPr>
              <w:pStyle w:val="NoSpacing"/>
            </w:pPr>
            <w:r>
              <w:t xml:space="preserve">    biassq.meanimp[i] &lt;- (mean(training_data[,test_var]) - y_ref)**2</w:t>
            </w:r>
          </w:p>
          <w:p w14:paraId="68E38257" w14:textId="77777777" w:rsidR="00761F37" w:rsidRDefault="00EC0447">
            <w:pPr>
              <w:pStyle w:val="NoSpacing"/>
            </w:pPr>
            <w:r>
              <w:t xml:space="preserve">    biassq.joint[i] &lt;- (pred.joint - y_ref)**2</w:t>
            </w:r>
          </w:p>
          <w:p w14:paraId="7B0C4587" w14:textId="77777777" w:rsidR="00761F37" w:rsidRDefault="00EC0447">
            <w:pPr>
              <w:pStyle w:val="NoSpacing"/>
            </w:pPr>
            <w:r>
              <w:t xml:space="preserve">    biassq.cond[i] &lt;- (pred.cond - y_ref)**2</w:t>
            </w:r>
          </w:p>
          <w:p w14:paraId="20D44AE6" w14:textId="77777777" w:rsidR="00761F37" w:rsidRDefault="00EC0447">
            <w:pPr>
              <w:pStyle w:val="NoSpacing"/>
            </w:pPr>
            <w:r>
              <w:t xml:space="preserve">    </w:t>
            </w:r>
          </w:p>
          <w:p w14:paraId="0B4A20F7" w14:textId="77777777" w:rsidR="00761F37" w:rsidRDefault="00EC0447">
            <w:pPr>
              <w:pStyle w:val="NoSpacing"/>
            </w:pPr>
            <w:r>
              <w:t xml:space="preserve">    # Assess coverage</w:t>
            </w:r>
          </w:p>
          <w:p w14:paraId="35DF5B2E" w14:textId="77777777" w:rsidR="00761F37" w:rsidRDefault="00EC0447">
            <w:pPr>
              <w:pStyle w:val="NoSpacing"/>
            </w:pPr>
            <w:r>
              <w:t xml:space="preserve">    tval &lt;- abs(qt(0.05/2, 50)) </w:t>
            </w:r>
          </w:p>
          <w:p w14:paraId="54B9B712" w14:textId="77777777" w:rsidR="00761F37" w:rsidRDefault="00EC0447">
            <w:pPr>
              <w:pStyle w:val="NoSpacing"/>
            </w:pPr>
            <w:r>
              <w:t xml:space="preserve">    ub &lt;- pred.joint + tval * sd(imp.joint[1, test_var,])</w:t>
            </w:r>
          </w:p>
          <w:p w14:paraId="73B112B0" w14:textId="77777777" w:rsidR="00761F37" w:rsidRDefault="00EC0447">
            <w:pPr>
              <w:pStyle w:val="NoSpacing"/>
            </w:pPr>
            <w:r>
              <w:t xml:space="preserve">    lb &lt;- pred.joint - tval * sd(imp.joint[1, test_var,])</w:t>
            </w:r>
          </w:p>
          <w:p w14:paraId="6B26F261" w14:textId="77777777" w:rsidR="00761F37" w:rsidRDefault="00EC0447">
            <w:pPr>
              <w:pStyle w:val="NoSpacing"/>
            </w:pPr>
            <w:r>
              <w:t xml:space="preserve">    cov.joint[i] &lt;- ifelse(lb &lt; y_ref &amp;&amp; y_ref &lt; ub, 1, 0)</w:t>
            </w:r>
          </w:p>
          <w:p w14:paraId="502D6A99" w14:textId="77777777" w:rsidR="00761F37" w:rsidRDefault="00EC0447">
            <w:pPr>
              <w:pStyle w:val="NoSpacing"/>
            </w:pPr>
            <w:r>
              <w:t xml:space="preserve">    </w:t>
            </w:r>
          </w:p>
          <w:p w14:paraId="795F570E" w14:textId="77777777" w:rsidR="00761F37" w:rsidRDefault="00EC0447">
            <w:pPr>
              <w:pStyle w:val="NoSpacing"/>
            </w:pPr>
            <w:r>
              <w:t xml:space="preserve">    ub &lt;- pred.cond + tval * sd(imp.cond[1, test_var,])</w:t>
            </w:r>
          </w:p>
          <w:p w14:paraId="599BAE5E" w14:textId="77777777" w:rsidR="00761F37" w:rsidRDefault="00EC0447">
            <w:pPr>
              <w:pStyle w:val="NoSpacing"/>
            </w:pPr>
            <w:r>
              <w:t xml:space="preserve">    lb &lt;- pred.cond - tval * sd(imp.cond[1, test_var,])</w:t>
            </w:r>
          </w:p>
          <w:p w14:paraId="447D36C5" w14:textId="77777777" w:rsidR="00761F37" w:rsidRDefault="00EC0447">
            <w:pPr>
              <w:pStyle w:val="NoSpacing"/>
            </w:pPr>
            <w:r>
              <w:t xml:space="preserve">    cov.cond[i] &lt;- ifelse(lb &lt; y_ref &amp;&amp; y_ref &lt; ub, 1, 0)</w:t>
            </w:r>
          </w:p>
          <w:p w14:paraId="12AB0F9E" w14:textId="77777777" w:rsidR="00761F37" w:rsidRDefault="00EC0447">
            <w:pPr>
              <w:pStyle w:val="NoSpacing"/>
            </w:pPr>
            <w:r>
              <w:t xml:space="preserve">  }</w:t>
            </w:r>
          </w:p>
          <w:p w14:paraId="4782D107" w14:textId="77777777" w:rsidR="00761F37" w:rsidRDefault="00EC0447">
            <w:pPr>
              <w:pStyle w:val="NoSpacing"/>
            </w:pPr>
            <w:r>
              <w:t xml:space="preserve">  close(pb)</w:t>
            </w:r>
          </w:p>
          <w:p w14:paraId="0099CEF7" w14:textId="77777777" w:rsidR="00761F37" w:rsidRDefault="00EC0447">
            <w:pPr>
              <w:pStyle w:val="NoSpacing"/>
            </w:pPr>
            <w:r>
              <w:t xml:space="preserve">  </w:t>
            </w:r>
          </w:p>
          <w:p w14:paraId="27A58FE8" w14:textId="77777777" w:rsidR="00761F37" w:rsidRDefault="00EC0447">
            <w:pPr>
              <w:pStyle w:val="NoSpacing"/>
            </w:pPr>
            <w:r>
              <w:t xml:space="preserve">  # Calculate mean square error for joint modeling imputation and for conditional modeling imputation</w:t>
            </w:r>
          </w:p>
          <w:p w14:paraId="158E7746" w14:textId="77777777" w:rsidR="00761F37" w:rsidRDefault="00EC0447">
            <w:pPr>
              <w:pStyle w:val="NoSpacing"/>
            </w:pPr>
            <w:r>
              <w:t xml:space="preserve">  return(list(mse_meanimp = mean(biassq.meanimp),</w:t>
            </w:r>
          </w:p>
          <w:p w14:paraId="15827C0E" w14:textId="77777777" w:rsidR="00761F37" w:rsidRDefault="00EC0447">
            <w:pPr>
              <w:pStyle w:val="NoSpacing"/>
            </w:pPr>
            <w:r>
              <w:t xml:space="preserve">              mse_jointMI = mean(biassq.joint), </w:t>
            </w:r>
          </w:p>
          <w:p w14:paraId="49DDE915" w14:textId="77777777" w:rsidR="00761F37" w:rsidRDefault="00EC0447">
            <w:pPr>
              <w:pStyle w:val="NoSpacing"/>
            </w:pPr>
            <w:r>
              <w:t xml:space="preserve">              mse_condMI = mean(biassq.cond),</w:t>
            </w:r>
          </w:p>
          <w:p w14:paraId="6143B177" w14:textId="77777777" w:rsidR="00761F37" w:rsidRDefault="00EC0447">
            <w:pPr>
              <w:pStyle w:val="NoSpacing"/>
            </w:pPr>
            <w:r>
              <w:t xml:space="preserve">              cov_jointMI = mean(cov.joint),</w:t>
            </w:r>
          </w:p>
          <w:p w14:paraId="7CFC1ADD" w14:textId="77777777" w:rsidR="00761F37" w:rsidRDefault="00EC0447">
            <w:pPr>
              <w:pStyle w:val="NoSpacing"/>
            </w:pPr>
            <w:r>
              <w:t xml:space="preserve">              cov_condMI = mean(cov.cond)))</w:t>
            </w:r>
          </w:p>
          <w:p w14:paraId="6E9F7B0E" w14:textId="77777777" w:rsidR="00761F37" w:rsidRDefault="00EC0447">
            <w:pPr>
              <w:pStyle w:val="NoSpacing"/>
            </w:pPr>
            <w:r>
              <w:t>}</w:t>
            </w:r>
          </w:p>
          <w:p w14:paraId="7740C224" w14:textId="77777777" w:rsidR="00761F37" w:rsidRDefault="00761F37">
            <w:pPr>
              <w:pStyle w:val="NoSpacing"/>
            </w:pPr>
          </w:p>
          <w:p w14:paraId="0A64DB3D" w14:textId="77777777" w:rsidR="00761F37" w:rsidRDefault="00EC0447">
            <w:pPr>
              <w:pStyle w:val="NoSpacing"/>
            </w:pPr>
            <w:r>
              <w:t># Perform jack-knife validation for the imputation of multiple missing values</w:t>
            </w:r>
          </w:p>
          <w:p w14:paraId="5A3B65E3" w14:textId="77777777" w:rsidR="00761F37" w:rsidRDefault="00EC0447">
            <w:pPr>
              <w:pStyle w:val="NoSpacing"/>
            </w:pPr>
            <w:r>
              <w:t># Author: Thomas Debray</w:t>
            </w:r>
          </w:p>
          <w:p w14:paraId="33C08E2E" w14:textId="77777777" w:rsidR="00761F37" w:rsidRDefault="00EC0447">
            <w:pPr>
              <w:pStyle w:val="NoSpacing"/>
            </w:pPr>
            <w:r>
              <w:t xml:space="preserve">test_multiple_missing&lt;- function(data = knn1, </w:t>
            </w:r>
          </w:p>
          <w:p w14:paraId="7D1B56F2" w14:textId="77777777" w:rsidR="00761F37" w:rsidRDefault="00EC0447">
            <w:pPr>
              <w:pStyle w:val="NoSpacing"/>
            </w:pPr>
            <w:r>
              <w:t xml:space="preserve">                                 test_var = c("m0_Intox_Smoking_current", "m0_SAP"),</w:t>
            </w:r>
          </w:p>
          <w:p w14:paraId="1CE372C2" w14:textId="77777777" w:rsidR="00761F37" w:rsidRDefault="00EC0447">
            <w:pPr>
              <w:pStyle w:val="NoSpacing"/>
            </w:pPr>
            <w:r>
              <w:t xml:space="preserve">                                 seed = NA,</w:t>
            </w:r>
          </w:p>
          <w:p w14:paraId="5CB6453B" w14:textId="77777777" w:rsidR="00761F37" w:rsidRDefault="00EC0447">
            <w:pPr>
              <w:pStyle w:val="NoSpacing"/>
            </w:pPr>
            <w:r>
              <w:t xml:space="preserve">                                 ...) </w:t>
            </w:r>
          </w:p>
          <w:p w14:paraId="578AD095" w14:textId="77777777" w:rsidR="00761F37" w:rsidRDefault="00EC0447">
            <w:pPr>
              <w:pStyle w:val="NoSpacing"/>
            </w:pPr>
            <w:r>
              <w:t>{</w:t>
            </w:r>
          </w:p>
          <w:p w14:paraId="0370D068" w14:textId="77777777" w:rsidR="00761F37" w:rsidRDefault="00EC0447">
            <w:pPr>
              <w:pStyle w:val="NoSpacing"/>
            </w:pPr>
            <w:r>
              <w:t xml:space="preserve">  biassq.meanimp &lt;- biassq.joint &lt;- biassq.cond &lt;- cov.joint &lt;- cov.cond &lt;- array(NA, dim=c(nrow(data), length(test_var)))</w:t>
            </w:r>
          </w:p>
          <w:p w14:paraId="19F7C4F4" w14:textId="77777777" w:rsidR="00761F37" w:rsidRDefault="00EC0447">
            <w:pPr>
              <w:pStyle w:val="NoSpacing"/>
            </w:pPr>
            <w:r>
              <w:t xml:space="preserve">  colnames(biassq.meanimp) &lt;- colnames(biassq.joint) &lt;- colnames(biassq.cond) &lt;- colnames(cov.joint) &lt;- colnames(cov.cond) &lt;- test_var</w:t>
            </w:r>
          </w:p>
          <w:p w14:paraId="514B8DB2" w14:textId="77777777" w:rsidR="00761F37" w:rsidRDefault="00EC0447">
            <w:pPr>
              <w:pStyle w:val="NoSpacing"/>
            </w:pPr>
            <w:r>
              <w:t xml:space="preserve">  </w:t>
            </w:r>
          </w:p>
          <w:p w14:paraId="5A87C353" w14:textId="77777777" w:rsidR="00761F37" w:rsidRDefault="00EC0447">
            <w:pPr>
              <w:pStyle w:val="NoSpacing"/>
            </w:pPr>
            <w:r>
              <w:t xml:space="preserve">  pb &lt;- txtProgressBar(min = 0, max = nrow(data), style = 3)</w:t>
            </w:r>
          </w:p>
          <w:p w14:paraId="255D22F1" w14:textId="77777777" w:rsidR="00761F37" w:rsidRDefault="00EC0447">
            <w:pPr>
              <w:pStyle w:val="NoSpacing"/>
            </w:pPr>
            <w:r>
              <w:t xml:space="preserve">  </w:t>
            </w:r>
          </w:p>
          <w:p w14:paraId="01123E96" w14:textId="77777777" w:rsidR="00761F37" w:rsidRDefault="00EC0447">
            <w:pPr>
              <w:pStyle w:val="NoSpacing"/>
            </w:pPr>
            <w:r>
              <w:t xml:space="preserve">  if (!is.na(seed)) {</w:t>
            </w:r>
          </w:p>
          <w:p w14:paraId="33F7BB76" w14:textId="77777777" w:rsidR="00761F37" w:rsidRDefault="00EC0447">
            <w:pPr>
              <w:pStyle w:val="NoSpacing"/>
            </w:pPr>
            <w:r>
              <w:t xml:space="preserve">    set.seed(seed)</w:t>
            </w:r>
          </w:p>
          <w:p w14:paraId="41DF75D6" w14:textId="77777777" w:rsidR="00761F37" w:rsidRDefault="00EC0447">
            <w:pPr>
              <w:pStyle w:val="NoSpacing"/>
            </w:pPr>
            <w:r>
              <w:t xml:space="preserve">  }</w:t>
            </w:r>
          </w:p>
          <w:p w14:paraId="34B85B29" w14:textId="77777777" w:rsidR="00761F37" w:rsidRDefault="00EC0447">
            <w:pPr>
              <w:pStyle w:val="NoSpacing"/>
            </w:pPr>
            <w:r>
              <w:t xml:space="preserve">  </w:t>
            </w:r>
          </w:p>
          <w:p w14:paraId="1F8E0FE9" w14:textId="77777777" w:rsidR="00761F37" w:rsidRDefault="00EC0447">
            <w:pPr>
              <w:pStyle w:val="NoSpacing"/>
            </w:pPr>
            <w:r>
              <w:t xml:space="preserve">  for (i in 1:nrow(data)) {</w:t>
            </w:r>
          </w:p>
          <w:p w14:paraId="28051338" w14:textId="77777777" w:rsidR="00761F37" w:rsidRDefault="00EC0447">
            <w:pPr>
              <w:pStyle w:val="NoSpacing"/>
            </w:pPr>
            <w:r>
              <w:t xml:space="preserve">    setTxtProgressBar(pb, i)</w:t>
            </w:r>
          </w:p>
          <w:p w14:paraId="65BF204F" w14:textId="77777777" w:rsidR="00761F37" w:rsidRDefault="00EC0447">
            <w:pPr>
              <w:pStyle w:val="NoSpacing"/>
            </w:pPr>
            <w:r>
              <w:t xml:space="preserve">    </w:t>
            </w:r>
          </w:p>
          <w:p w14:paraId="70477626" w14:textId="77777777" w:rsidR="00761F37" w:rsidRDefault="00EC0447">
            <w:pPr>
              <w:pStyle w:val="NoSpacing"/>
            </w:pPr>
            <w:r>
              <w:t xml:space="preserve">    training_data &lt;- data[-i,]</w:t>
            </w:r>
          </w:p>
          <w:p w14:paraId="008C8EE3" w14:textId="77777777" w:rsidR="00761F37" w:rsidRDefault="00EC0447">
            <w:pPr>
              <w:pStyle w:val="NoSpacing"/>
            </w:pPr>
            <w:r>
              <w:t xml:space="preserve">    test_case &lt;- data[i,]</w:t>
            </w:r>
          </w:p>
          <w:p w14:paraId="2B525057" w14:textId="77777777" w:rsidR="00761F37" w:rsidRDefault="00EC0447">
            <w:pPr>
              <w:pStyle w:val="NoSpacing"/>
            </w:pPr>
            <w:r>
              <w:t xml:space="preserve">    </w:t>
            </w:r>
          </w:p>
          <w:p w14:paraId="0FE0E417" w14:textId="77777777" w:rsidR="00761F37" w:rsidRDefault="00EC0447">
            <w:pPr>
              <w:pStyle w:val="NoSpacing"/>
            </w:pPr>
            <w:r>
              <w:lastRenderedPageBreak/>
              <w:t xml:space="preserve">    y_ref &lt;- as.numeric(test_case[,test_var])</w:t>
            </w:r>
          </w:p>
          <w:p w14:paraId="419AF419" w14:textId="77777777" w:rsidR="00761F37" w:rsidRDefault="00EC0447">
            <w:pPr>
              <w:pStyle w:val="NoSpacing"/>
            </w:pPr>
            <w:r>
              <w:t xml:space="preserve">    test_case[,test_var]&lt;- NA</w:t>
            </w:r>
          </w:p>
          <w:p w14:paraId="70934BF1" w14:textId="77777777" w:rsidR="00761F37" w:rsidRDefault="00EC0447">
            <w:pPr>
              <w:pStyle w:val="NoSpacing"/>
            </w:pPr>
            <w:r>
              <w:t xml:space="preserve">    </w:t>
            </w:r>
          </w:p>
          <w:p w14:paraId="5DD55170" w14:textId="77777777" w:rsidR="00761F37" w:rsidRDefault="00EC0447">
            <w:pPr>
              <w:pStyle w:val="NoSpacing"/>
            </w:pPr>
            <w:r>
              <w:t xml:space="preserve">    imp.joint &lt;- joint.imputation.cv(training_data, test_case)</w:t>
            </w:r>
          </w:p>
          <w:p w14:paraId="5BA21D50" w14:textId="77777777" w:rsidR="00761F37" w:rsidRDefault="00EC0447">
            <w:pPr>
              <w:pStyle w:val="NoSpacing"/>
            </w:pPr>
            <w:r>
              <w:t xml:space="preserve">    imp.cond  &lt;- conditional.imputation.cv(training_data, test_case)</w:t>
            </w:r>
          </w:p>
          <w:p w14:paraId="754B67EA" w14:textId="77777777" w:rsidR="00761F37" w:rsidRDefault="00EC0447">
            <w:pPr>
              <w:pStyle w:val="NoSpacing"/>
            </w:pPr>
            <w:r>
              <w:t xml:space="preserve">    </w:t>
            </w:r>
          </w:p>
          <w:p w14:paraId="68DE84C0" w14:textId="77777777" w:rsidR="00761F37" w:rsidRDefault="00EC0447">
            <w:pPr>
              <w:pStyle w:val="NoSpacing"/>
            </w:pPr>
            <w:r>
              <w:t xml:space="preserve">    pred.joint &lt;- apply(imp.joint[1, test_var,], 1, mean)</w:t>
            </w:r>
          </w:p>
          <w:p w14:paraId="3B97A69F" w14:textId="77777777" w:rsidR="00761F37" w:rsidRDefault="00EC0447">
            <w:pPr>
              <w:pStyle w:val="NoSpacing"/>
            </w:pPr>
            <w:r>
              <w:t xml:space="preserve">    pred.cond &lt;-  apply(imp.cond[1, test_var,], 1, mean)</w:t>
            </w:r>
          </w:p>
          <w:p w14:paraId="43DFF8AE" w14:textId="77777777" w:rsidR="00761F37" w:rsidRDefault="00EC0447">
            <w:pPr>
              <w:pStyle w:val="NoSpacing"/>
            </w:pPr>
            <w:r>
              <w:t xml:space="preserve">    </w:t>
            </w:r>
          </w:p>
          <w:p w14:paraId="0253F9AA" w14:textId="77777777" w:rsidR="00761F37" w:rsidRDefault="00EC0447">
            <w:pPr>
              <w:pStyle w:val="NoSpacing"/>
            </w:pPr>
            <w:r>
              <w:t xml:space="preserve">    biassq.meanimp[i,] &lt;- (colMeans(training_data[,test_var]) - y_ref)**2</w:t>
            </w:r>
          </w:p>
          <w:p w14:paraId="6A9DA90D" w14:textId="77777777" w:rsidR="00761F37" w:rsidRDefault="00EC0447">
            <w:pPr>
              <w:pStyle w:val="NoSpacing"/>
            </w:pPr>
            <w:r>
              <w:t xml:space="preserve">    biassq.joint[i,] &lt;- (pred.joint - y_ref)**2</w:t>
            </w:r>
          </w:p>
          <w:p w14:paraId="3D6B3DB4" w14:textId="77777777" w:rsidR="00761F37" w:rsidRDefault="00EC0447">
            <w:pPr>
              <w:pStyle w:val="NoSpacing"/>
            </w:pPr>
            <w:r>
              <w:t xml:space="preserve">    biassq.cond[i,] &lt;- (pred.cond - y_ref)**2</w:t>
            </w:r>
          </w:p>
          <w:p w14:paraId="562AF509" w14:textId="77777777" w:rsidR="00761F37" w:rsidRDefault="00EC0447">
            <w:pPr>
              <w:pStyle w:val="NoSpacing"/>
            </w:pPr>
            <w:r>
              <w:t xml:space="preserve">    </w:t>
            </w:r>
          </w:p>
          <w:p w14:paraId="49074185" w14:textId="77777777" w:rsidR="00761F37" w:rsidRDefault="00EC0447">
            <w:pPr>
              <w:pStyle w:val="NoSpacing"/>
            </w:pPr>
            <w:r>
              <w:t xml:space="preserve">    # Assess coverage</w:t>
            </w:r>
          </w:p>
          <w:p w14:paraId="366970B2" w14:textId="77777777" w:rsidR="00761F37" w:rsidRDefault="00EC0447">
            <w:pPr>
              <w:pStyle w:val="NoSpacing"/>
            </w:pPr>
            <w:r>
              <w:t xml:space="preserve">    tval &lt;- abs(qt(0.05/2, 50)) </w:t>
            </w:r>
          </w:p>
          <w:p w14:paraId="06152D4A" w14:textId="77777777" w:rsidR="00761F37" w:rsidRDefault="00EC0447">
            <w:pPr>
              <w:pStyle w:val="NoSpacing"/>
            </w:pPr>
            <w:r>
              <w:t xml:space="preserve">    ub &lt;- pred.joint + tval * apply(imp.joint[1, test_var,], 1, sd) </w:t>
            </w:r>
          </w:p>
          <w:p w14:paraId="75773470" w14:textId="77777777" w:rsidR="00761F37" w:rsidRDefault="00EC0447">
            <w:pPr>
              <w:pStyle w:val="NoSpacing"/>
            </w:pPr>
            <w:r>
              <w:t xml:space="preserve">    lb &lt;- pred.joint - tval * apply(imp.joint[1, test_var,], 1, sd) </w:t>
            </w:r>
          </w:p>
          <w:p w14:paraId="7923B49B" w14:textId="77777777" w:rsidR="00761F37" w:rsidRDefault="00EC0447">
            <w:pPr>
              <w:pStyle w:val="NoSpacing"/>
            </w:pPr>
            <w:r>
              <w:t xml:space="preserve">    ubcond &lt;- pred.cond + tval * apply(imp.cond[1, test_var,], 1, sd) </w:t>
            </w:r>
          </w:p>
          <w:p w14:paraId="69D48B54" w14:textId="77777777" w:rsidR="00761F37" w:rsidRDefault="00EC0447">
            <w:pPr>
              <w:pStyle w:val="NoSpacing"/>
            </w:pPr>
            <w:r>
              <w:t xml:space="preserve">    lbcond &lt;- pred.cond - tval * apply(imp.cond[1, test_var,], 1, sd) </w:t>
            </w:r>
          </w:p>
          <w:p w14:paraId="19F1FA72" w14:textId="77777777" w:rsidR="00761F37" w:rsidRDefault="00EC0447">
            <w:pPr>
              <w:pStyle w:val="NoSpacing"/>
            </w:pPr>
            <w:r>
              <w:t xml:space="preserve">    for (j in 1:length(test_var)) {</w:t>
            </w:r>
          </w:p>
          <w:p w14:paraId="7321B496" w14:textId="77777777" w:rsidR="00761F37" w:rsidRDefault="00EC0447">
            <w:pPr>
              <w:pStyle w:val="NoSpacing"/>
            </w:pPr>
            <w:r>
              <w:t xml:space="preserve">      cov.joint[i,j] &lt;- ifelse(lb[j] &lt; y_ref[j] &amp;&amp; y_ref[j] &lt; ub[j], 1, 0)</w:t>
            </w:r>
          </w:p>
          <w:p w14:paraId="6F19E223" w14:textId="77777777" w:rsidR="00761F37" w:rsidRDefault="00EC0447">
            <w:pPr>
              <w:pStyle w:val="NoSpacing"/>
            </w:pPr>
            <w:r>
              <w:t xml:space="preserve">      cov.cond[i,j] &lt;- ifelse(lbcond[j] &lt; y_ref[j] &amp;&amp; y_ref[j] &lt; ubcond[j], 1, 0)</w:t>
            </w:r>
          </w:p>
          <w:p w14:paraId="4F055E76" w14:textId="77777777" w:rsidR="00761F37" w:rsidRDefault="00EC0447">
            <w:pPr>
              <w:pStyle w:val="NoSpacing"/>
            </w:pPr>
            <w:r>
              <w:t xml:space="preserve">    }</w:t>
            </w:r>
          </w:p>
          <w:p w14:paraId="1C05B78D" w14:textId="77777777" w:rsidR="00761F37" w:rsidRDefault="00EC0447">
            <w:pPr>
              <w:pStyle w:val="NoSpacing"/>
            </w:pPr>
            <w:r>
              <w:t xml:space="preserve">  }</w:t>
            </w:r>
          </w:p>
          <w:p w14:paraId="225F582B" w14:textId="77777777" w:rsidR="00761F37" w:rsidRDefault="00EC0447">
            <w:pPr>
              <w:pStyle w:val="NoSpacing"/>
            </w:pPr>
            <w:r>
              <w:t xml:space="preserve">  close(pb)</w:t>
            </w:r>
          </w:p>
          <w:p w14:paraId="3EC62916" w14:textId="77777777" w:rsidR="00761F37" w:rsidRDefault="00EC0447">
            <w:pPr>
              <w:pStyle w:val="NoSpacing"/>
            </w:pPr>
            <w:r>
              <w:t xml:space="preserve">  </w:t>
            </w:r>
          </w:p>
          <w:p w14:paraId="53230510" w14:textId="77777777" w:rsidR="00761F37" w:rsidRDefault="00EC0447">
            <w:pPr>
              <w:pStyle w:val="NoSpacing"/>
            </w:pPr>
            <w:r>
              <w:t xml:space="preserve">  # Calculate mean square error for joint modeling imputation and for conditional modeling imputation</w:t>
            </w:r>
          </w:p>
          <w:p w14:paraId="01860903" w14:textId="77777777" w:rsidR="00761F37" w:rsidRDefault="00EC0447">
            <w:pPr>
              <w:pStyle w:val="NoSpacing"/>
            </w:pPr>
            <w:r>
              <w:t xml:space="preserve">  return(list(mse_meanimp = colMeans(biassq.meanimp),</w:t>
            </w:r>
          </w:p>
          <w:p w14:paraId="0E147589" w14:textId="77777777" w:rsidR="00761F37" w:rsidRDefault="00EC0447">
            <w:pPr>
              <w:pStyle w:val="NoSpacing"/>
            </w:pPr>
            <w:r>
              <w:t xml:space="preserve">              mse_jointMI = colMeans(biassq.joint), </w:t>
            </w:r>
          </w:p>
          <w:p w14:paraId="41EDBA26" w14:textId="77777777" w:rsidR="00761F37" w:rsidRDefault="00EC0447">
            <w:pPr>
              <w:pStyle w:val="NoSpacing"/>
            </w:pPr>
            <w:r>
              <w:t xml:space="preserve">              mse_condMI = colMeans(biassq.cond),</w:t>
            </w:r>
          </w:p>
          <w:p w14:paraId="580B1DAE" w14:textId="77777777" w:rsidR="00761F37" w:rsidRDefault="00EC0447">
            <w:pPr>
              <w:pStyle w:val="NoSpacing"/>
            </w:pPr>
            <w:r>
              <w:t xml:space="preserve">              cov_jointMI = colMeans(cov.joint),</w:t>
            </w:r>
          </w:p>
          <w:p w14:paraId="3D7E8483" w14:textId="77777777" w:rsidR="00761F37" w:rsidRDefault="00EC0447">
            <w:pPr>
              <w:pStyle w:val="NoSpacing"/>
            </w:pPr>
            <w:r>
              <w:t xml:space="preserve">              cov_condMI = colMeans(cov.cond)))</w:t>
            </w:r>
          </w:p>
          <w:p w14:paraId="39AE696F" w14:textId="77777777" w:rsidR="00761F37" w:rsidRDefault="00EC0447">
            <w:pPr>
              <w:pStyle w:val="NoSpacing"/>
            </w:pPr>
            <w:r>
              <w:t>}</w:t>
            </w:r>
          </w:p>
          <w:p w14:paraId="730FAAFA" w14:textId="77777777" w:rsidR="00761F37" w:rsidRDefault="00761F37">
            <w:pPr>
              <w:pStyle w:val="NoSpacing"/>
            </w:pPr>
          </w:p>
          <w:p w14:paraId="3B1F28FD" w14:textId="77777777" w:rsidR="00761F37" w:rsidRDefault="00761F37">
            <w:pPr>
              <w:pStyle w:val="NoSpacing"/>
            </w:pPr>
          </w:p>
          <w:p w14:paraId="3574489A" w14:textId="77777777" w:rsidR="00761F37" w:rsidRDefault="00EC0447">
            <w:pPr>
              <w:pStyle w:val="NoSpacing"/>
            </w:pPr>
            <w:r>
              <w:t># Extract imputed data to run prediction model on</w:t>
            </w:r>
          </w:p>
          <w:p w14:paraId="49121BDA" w14:textId="77777777" w:rsidR="00761F37" w:rsidRDefault="00EC0447">
            <w:pPr>
              <w:pStyle w:val="NoSpacing"/>
            </w:pPr>
            <w:r>
              <w:t xml:space="preserve">data_imputation &lt;- function(data = knn1, </w:t>
            </w:r>
          </w:p>
          <w:p w14:paraId="56C36737" w14:textId="77777777" w:rsidR="00761F37" w:rsidRDefault="00EC0447">
            <w:pPr>
              <w:pStyle w:val="NoSpacing"/>
            </w:pPr>
            <w:r>
              <w:t xml:space="preserve">                            test_var = "m0_Intox_Smoking_current",</w:t>
            </w:r>
          </w:p>
          <w:p w14:paraId="215B8DD6" w14:textId="77777777" w:rsidR="00761F37" w:rsidRDefault="00EC0447">
            <w:pPr>
              <w:pStyle w:val="NoSpacing"/>
            </w:pPr>
            <w:r>
              <w:t xml:space="preserve">                            seed = NA, </w:t>
            </w:r>
          </w:p>
          <w:p w14:paraId="505D10F3" w14:textId="77777777" w:rsidR="00761F37" w:rsidRDefault="00EC0447">
            <w:pPr>
              <w:pStyle w:val="NoSpacing"/>
            </w:pPr>
            <w:r>
              <w:t xml:space="preserve">                            n.imp = 50,</w:t>
            </w:r>
          </w:p>
          <w:p w14:paraId="1D601BB0" w14:textId="77777777" w:rsidR="00761F37" w:rsidRDefault="00EC0447">
            <w:pPr>
              <w:pStyle w:val="NoSpacing"/>
            </w:pPr>
            <w:r>
              <w:t xml:space="preserve">                            ...) </w:t>
            </w:r>
          </w:p>
          <w:p w14:paraId="0B12E783" w14:textId="77777777" w:rsidR="00761F37" w:rsidRDefault="00EC0447">
            <w:pPr>
              <w:pStyle w:val="NoSpacing"/>
            </w:pPr>
            <w:r>
              <w:t>{</w:t>
            </w:r>
          </w:p>
          <w:p w14:paraId="6F484562" w14:textId="77777777" w:rsidR="00761F37" w:rsidRDefault="00EC0447">
            <w:pPr>
              <w:pStyle w:val="NoSpacing"/>
            </w:pPr>
            <w:r>
              <w:t xml:space="preserve">  imp.joint &lt;- imp.cond &lt;- array(NA, dim=c(nrow(data), ncol(data), n.imp))</w:t>
            </w:r>
          </w:p>
          <w:p w14:paraId="429AB4AA" w14:textId="77777777" w:rsidR="00761F37" w:rsidRDefault="00EC0447">
            <w:pPr>
              <w:pStyle w:val="NoSpacing"/>
            </w:pPr>
            <w:r>
              <w:t xml:space="preserve">  imp.mean &lt;- array(NA, dim=c(nrow(data), ncol(data)))</w:t>
            </w:r>
          </w:p>
          <w:p w14:paraId="4411C589" w14:textId="77777777" w:rsidR="00761F37" w:rsidRDefault="00EC0447">
            <w:pPr>
              <w:pStyle w:val="NoSpacing"/>
            </w:pPr>
            <w:r>
              <w:t xml:space="preserve">  colnames(imp.joint) &lt;- colnames(imp.cond) &lt;- colnames(imp.mean) &lt;- colnames(data)</w:t>
            </w:r>
          </w:p>
          <w:p w14:paraId="78D3E232" w14:textId="77777777" w:rsidR="00761F37" w:rsidRDefault="00EC0447">
            <w:pPr>
              <w:pStyle w:val="NoSpacing"/>
            </w:pPr>
            <w:r>
              <w:t xml:space="preserve">  </w:t>
            </w:r>
          </w:p>
          <w:p w14:paraId="739998AA" w14:textId="77777777" w:rsidR="00761F37" w:rsidRDefault="00EC0447">
            <w:pPr>
              <w:pStyle w:val="NoSpacing"/>
            </w:pPr>
            <w:r>
              <w:t xml:space="preserve">  if (!is.na(seed)) {</w:t>
            </w:r>
          </w:p>
          <w:p w14:paraId="66829F60" w14:textId="77777777" w:rsidR="00761F37" w:rsidRDefault="00EC0447">
            <w:pPr>
              <w:pStyle w:val="NoSpacing"/>
            </w:pPr>
            <w:r>
              <w:t xml:space="preserve">    set.seed(seed)</w:t>
            </w:r>
          </w:p>
          <w:p w14:paraId="3C291C30" w14:textId="77777777" w:rsidR="00761F37" w:rsidRDefault="00EC0447">
            <w:pPr>
              <w:pStyle w:val="NoSpacing"/>
            </w:pPr>
            <w:r>
              <w:t xml:space="preserve">  }</w:t>
            </w:r>
          </w:p>
          <w:p w14:paraId="102B3003" w14:textId="77777777" w:rsidR="00761F37" w:rsidRDefault="00EC0447">
            <w:pPr>
              <w:pStyle w:val="NoSpacing"/>
            </w:pPr>
            <w:r>
              <w:t xml:space="preserve">  </w:t>
            </w:r>
          </w:p>
          <w:p w14:paraId="63DD9D02" w14:textId="77777777" w:rsidR="00761F37" w:rsidRDefault="00EC0447">
            <w:pPr>
              <w:pStyle w:val="NoSpacing"/>
            </w:pPr>
            <w:r>
              <w:t xml:space="preserve">  pb &lt;- txtProgressBar(min = 0, max = nrow(data), style = 3)</w:t>
            </w:r>
          </w:p>
          <w:p w14:paraId="47DD3F3A" w14:textId="77777777" w:rsidR="00761F37" w:rsidRDefault="00EC0447">
            <w:pPr>
              <w:pStyle w:val="NoSpacing"/>
            </w:pPr>
            <w:r>
              <w:t xml:space="preserve">  for (i in 1:nrow(data)) {</w:t>
            </w:r>
          </w:p>
          <w:p w14:paraId="0DCF6452" w14:textId="77777777" w:rsidR="00761F37" w:rsidRDefault="00EC0447">
            <w:pPr>
              <w:pStyle w:val="NoSpacing"/>
            </w:pPr>
            <w:r>
              <w:t xml:space="preserve">    setTxtProgressBar(pb, i)</w:t>
            </w:r>
          </w:p>
          <w:p w14:paraId="684865DE" w14:textId="77777777" w:rsidR="00761F37" w:rsidRDefault="00EC0447">
            <w:pPr>
              <w:pStyle w:val="NoSpacing"/>
            </w:pPr>
            <w:r>
              <w:t xml:space="preserve">    </w:t>
            </w:r>
          </w:p>
          <w:p w14:paraId="3C78EBD0" w14:textId="77777777" w:rsidR="00761F37" w:rsidRDefault="00EC0447">
            <w:pPr>
              <w:pStyle w:val="NoSpacing"/>
            </w:pPr>
            <w:r>
              <w:t xml:space="preserve">    training_data &lt;- data[-i,]</w:t>
            </w:r>
          </w:p>
          <w:p w14:paraId="05FB4F33" w14:textId="77777777" w:rsidR="00761F37" w:rsidRDefault="00EC0447">
            <w:pPr>
              <w:pStyle w:val="NoSpacing"/>
            </w:pPr>
            <w:r>
              <w:t xml:space="preserve">    test_case &lt;- data[i,]</w:t>
            </w:r>
          </w:p>
          <w:p w14:paraId="151A19B1" w14:textId="77777777" w:rsidR="00761F37" w:rsidRDefault="00EC0447">
            <w:pPr>
              <w:pStyle w:val="NoSpacing"/>
            </w:pPr>
            <w:r>
              <w:t xml:space="preserve">    </w:t>
            </w:r>
          </w:p>
          <w:p w14:paraId="25585DB0" w14:textId="77777777" w:rsidR="00761F37" w:rsidRDefault="00EC0447">
            <w:pPr>
              <w:pStyle w:val="NoSpacing"/>
            </w:pPr>
            <w:r>
              <w:t xml:space="preserve">    y_ref &lt;- as.numeric(test_case[,test_var])</w:t>
            </w:r>
          </w:p>
          <w:p w14:paraId="4A0F003B" w14:textId="77777777" w:rsidR="00761F37" w:rsidRDefault="00EC0447">
            <w:pPr>
              <w:pStyle w:val="NoSpacing"/>
            </w:pPr>
            <w:r>
              <w:t xml:space="preserve">    test_case[,test_var]&lt;- NA</w:t>
            </w:r>
          </w:p>
          <w:p w14:paraId="3C88A25D" w14:textId="77777777" w:rsidR="00761F37" w:rsidRDefault="00EC0447">
            <w:pPr>
              <w:pStyle w:val="NoSpacing"/>
            </w:pPr>
            <w:r>
              <w:t xml:space="preserve">    </w:t>
            </w:r>
          </w:p>
          <w:p w14:paraId="60C995D6" w14:textId="77777777" w:rsidR="00761F37" w:rsidRDefault="00EC0447">
            <w:pPr>
              <w:pStyle w:val="NoSpacing"/>
            </w:pPr>
            <w:r>
              <w:lastRenderedPageBreak/>
              <w:t xml:space="preserve">    data_classes &lt;- sapply(training_data, class)</w:t>
            </w:r>
          </w:p>
          <w:p w14:paraId="30861A98" w14:textId="77777777" w:rsidR="00761F37" w:rsidRDefault="00EC0447">
            <w:pPr>
              <w:pStyle w:val="NoSpacing"/>
            </w:pPr>
            <w:r>
              <w:t xml:space="preserve">    </w:t>
            </w:r>
          </w:p>
          <w:p w14:paraId="23B7099E" w14:textId="77777777" w:rsidR="00761F37" w:rsidRDefault="00EC0447">
            <w:pPr>
              <w:pStyle w:val="NoSpacing"/>
            </w:pPr>
            <w:r>
              <w:t xml:space="preserve">    # Estimate the necessary imputation models/parameters</w:t>
            </w:r>
          </w:p>
          <w:p w14:paraId="3FF8C86B" w14:textId="77777777" w:rsidR="00761F37" w:rsidRDefault="00EC0447">
            <w:pPr>
              <w:pStyle w:val="NoSpacing"/>
            </w:pPr>
            <w:r>
              <w:t xml:space="preserve">    mu    &lt;- sapply(training_data, mean)</w:t>
            </w:r>
          </w:p>
          <w:p w14:paraId="462D786D" w14:textId="77777777" w:rsidR="00761F37" w:rsidRDefault="00EC0447">
            <w:pPr>
              <w:pStyle w:val="NoSpacing"/>
            </w:pPr>
            <w:r>
              <w:t xml:space="preserve">    sigma &lt;- cov(training_data)</w:t>
            </w:r>
          </w:p>
          <w:p w14:paraId="5971D958" w14:textId="77777777" w:rsidR="00761F37" w:rsidRDefault="00EC0447">
            <w:pPr>
              <w:pStyle w:val="NoSpacing"/>
            </w:pPr>
            <w:r>
              <w:t xml:space="preserve">    cond_model &lt;- conditional.estimation(training_data, skip = (!colnames(data) %in% test_var))</w:t>
            </w:r>
          </w:p>
          <w:p w14:paraId="7FABE672" w14:textId="77777777" w:rsidR="00761F37" w:rsidRDefault="00EC0447">
            <w:pPr>
              <w:pStyle w:val="NoSpacing"/>
            </w:pPr>
            <w:r>
              <w:t xml:space="preserve">    </w:t>
            </w:r>
          </w:p>
          <w:p w14:paraId="00B4AFAF" w14:textId="77777777" w:rsidR="00761F37" w:rsidRDefault="00EC0447">
            <w:pPr>
              <w:pStyle w:val="NoSpacing"/>
            </w:pPr>
            <w:r>
              <w:t xml:space="preserve">    # Perform the imputation</w:t>
            </w:r>
          </w:p>
          <w:p w14:paraId="2EC48140" w14:textId="77777777" w:rsidR="00761F37" w:rsidRDefault="00EC0447">
            <w:pPr>
              <w:pStyle w:val="NoSpacing"/>
            </w:pPr>
            <w:r>
              <w:t xml:space="preserve">    imp.joint[i,,] &lt;- joint.MI(data = test_case, </w:t>
            </w:r>
          </w:p>
          <w:p w14:paraId="439F4254" w14:textId="77777777" w:rsidR="00761F37" w:rsidRDefault="00EC0447">
            <w:pPr>
              <w:pStyle w:val="NoSpacing"/>
            </w:pPr>
            <w:r>
              <w:t xml:space="preserve">                               mu = mu, </w:t>
            </w:r>
          </w:p>
          <w:p w14:paraId="4FC059D5" w14:textId="77777777" w:rsidR="00761F37" w:rsidRDefault="00EC0447">
            <w:pPr>
              <w:pStyle w:val="NoSpacing"/>
            </w:pPr>
            <w:r>
              <w:t xml:space="preserve">                               sigma = sigma, </w:t>
            </w:r>
          </w:p>
          <w:p w14:paraId="21432349" w14:textId="77777777" w:rsidR="00761F37" w:rsidRDefault="00EC0447">
            <w:pPr>
              <w:pStyle w:val="NoSpacing"/>
            </w:pPr>
            <w:r>
              <w:t xml:space="preserve">                               data_classes = data_classes, </w:t>
            </w:r>
          </w:p>
          <w:p w14:paraId="27AD785E" w14:textId="77777777" w:rsidR="00761F37" w:rsidRDefault="00EC0447">
            <w:pPr>
              <w:pStyle w:val="NoSpacing"/>
            </w:pPr>
            <w:r>
              <w:t xml:space="preserve">                               n.imp = n.imp)</w:t>
            </w:r>
          </w:p>
          <w:p w14:paraId="44EF879D" w14:textId="77777777" w:rsidR="00761F37" w:rsidRDefault="00EC0447">
            <w:pPr>
              <w:pStyle w:val="NoSpacing"/>
            </w:pPr>
            <w:r>
              <w:t xml:space="preserve">    imp.cond[i,,]  &lt;- conditional.MI(data = test_case, </w:t>
            </w:r>
          </w:p>
          <w:p w14:paraId="3432673B" w14:textId="77777777" w:rsidR="00761F37" w:rsidRDefault="00EC0447">
            <w:pPr>
              <w:pStyle w:val="NoSpacing"/>
            </w:pPr>
            <w:r>
              <w:t xml:space="preserve">                                     model_estimation = cond_model, </w:t>
            </w:r>
          </w:p>
          <w:p w14:paraId="0CAF0A12" w14:textId="77777777" w:rsidR="00761F37" w:rsidRDefault="00EC0447">
            <w:pPr>
              <w:pStyle w:val="NoSpacing"/>
            </w:pPr>
            <w:r>
              <w:t xml:space="preserve">                                     mu = mu, </w:t>
            </w:r>
          </w:p>
          <w:p w14:paraId="3221FA87" w14:textId="77777777" w:rsidR="00761F37" w:rsidRDefault="00EC0447">
            <w:pPr>
              <w:pStyle w:val="NoSpacing"/>
            </w:pPr>
            <w:r>
              <w:t xml:space="preserve">                                     sigma = sigma, </w:t>
            </w:r>
          </w:p>
          <w:p w14:paraId="5C94EA67" w14:textId="77777777" w:rsidR="00761F37" w:rsidRDefault="00EC0447">
            <w:pPr>
              <w:pStyle w:val="NoSpacing"/>
            </w:pPr>
            <w:r>
              <w:t xml:space="preserve">                                     data_classes = data_classes, </w:t>
            </w:r>
          </w:p>
          <w:p w14:paraId="57F157B2" w14:textId="77777777" w:rsidR="00761F37" w:rsidRDefault="00EC0447">
            <w:pPr>
              <w:pStyle w:val="NoSpacing"/>
            </w:pPr>
            <w:r>
              <w:t xml:space="preserve">                                     n.imp = n.imp)</w:t>
            </w:r>
          </w:p>
          <w:p w14:paraId="60BE1F2E" w14:textId="77777777" w:rsidR="00761F37" w:rsidRDefault="00EC0447">
            <w:pPr>
              <w:pStyle w:val="NoSpacing"/>
            </w:pPr>
            <w:r>
              <w:t xml:space="preserve">    imp.mean[i,] &lt;- as.numeric(test_case)</w:t>
            </w:r>
          </w:p>
          <w:p w14:paraId="78BF078B" w14:textId="77777777" w:rsidR="00761F37" w:rsidRDefault="00EC0447">
            <w:pPr>
              <w:pStyle w:val="NoSpacing"/>
            </w:pPr>
            <w:r>
              <w:t xml:space="preserve">    if(length(test_var) &gt; 1) {</w:t>
            </w:r>
          </w:p>
          <w:p w14:paraId="5391458C" w14:textId="77777777" w:rsidR="00761F37" w:rsidRDefault="00EC0447">
            <w:pPr>
              <w:pStyle w:val="NoSpacing"/>
            </w:pPr>
            <w:r>
              <w:t xml:space="preserve">      imp.mean[i,test_var] &lt;- as.numeric(colMeans(data[,test_var]))</w:t>
            </w:r>
          </w:p>
          <w:p w14:paraId="0725F4FD" w14:textId="77777777" w:rsidR="00761F37" w:rsidRDefault="00EC0447">
            <w:pPr>
              <w:pStyle w:val="NoSpacing"/>
            </w:pPr>
            <w:r>
              <w:t xml:space="preserve">    } else {</w:t>
            </w:r>
          </w:p>
          <w:p w14:paraId="56343B51" w14:textId="77777777" w:rsidR="00761F37" w:rsidRDefault="00EC0447">
            <w:pPr>
              <w:pStyle w:val="NoSpacing"/>
            </w:pPr>
            <w:r>
              <w:t xml:space="preserve">      imp.mean[i,test_var] &lt;- mean(data[,test_var])</w:t>
            </w:r>
          </w:p>
          <w:p w14:paraId="2CD46F1D" w14:textId="77777777" w:rsidR="00761F37" w:rsidRDefault="00EC0447">
            <w:pPr>
              <w:pStyle w:val="NoSpacing"/>
            </w:pPr>
            <w:r>
              <w:t xml:space="preserve">    }</w:t>
            </w:r>
          </w:p>
          <w:p w14:paraId="6CB77975" w14:textId="77777777" w:rsidR="00761F37" w:rsidRDefault="00EC0447">
            <w:pPr>
              <w:pStyle w:val="NoSpacing"/>
            </w:pPr>
            <w:r>
              <w:t xml:space="preserve">    </w:t>
            </w:r>
          </w:p>
          <w:p w14:paraId="55BB7A1C" w14:textId="77777777" w:rsidR="00761F37" w:rsidRDefault="00EC0447">
            <w:pPr>
              <w:pStyle w:val="NoSpacing"/>
            </w:pPr>
            <w:r>
              <w:t xml:space="preserve">  }</w:t>
            </w:r>
          </w:p>
          <w:p w14:paraId="144860B6" w14:textId="77777777" w:rsidR="00761F37" w:rsidRDefault="00EC0447">
            <w:pPr>
              <w:pStyle w:val="NoSpacing"/>
            </w:pPr>
            <w:r>
              <w:t xml:space="preserve">  return(list(imp.joint,imp.cond,imp.mean))</w:t>
            </w:r>
          </w:p>
          <w:p w14:paraId="37B2E61B" w14:textId="77777777" w:rsidR="00761F37" w:rsidRDefault="00EC0447">
            <w:pPr>
              <w:pStyle w:val="NoSpacing"/>
            </w:pPr>
            <w:r>
              <w:t>}</w:t>
            </w:r>
          </w:p>
          <w:p w14:paraId="6532784B" w14:textId="77777777" w:rsidR="00761F37" w:rsidRDefault="00761F37">
            <w:pPr>
              <w:pStyle w:val="NoSpacing"/>
            </w:pPr>
          </w:p>
          <w:p w14:paraId="5C3DB0F5" w14:textId="77777777" w:rsidR="00761F37" w:rsidRDefault="00761F37">
            <w:pPr>
              <w:pStyle w:val="NoSpacing"/>
            </w:pPr>
          </w:p>
          <w:p w14:paraId="45BA8D6E" w14:textId="77777777" w:rsidR="00761F37" w:rsidRDefault="00EC0447">
            <w:pPr>
              <w:pStyle w:val="NoSpacing"/>
            </w:pPr>
            <w:r>
              <w:t># Calculate SMART prediction model</w:t>
            </w:r>
          </w:p>
          <w:p w14:paraId="20D09A6B" w14:textId="77777777" w:rsidR="00761F37" w:rsidRDefault="00EC0447">
            <w:pPr>
              <w:pStyle w:val="NoSpacing"/>
            </w:pPr>
            <w:r>
              <w:t>SMART &lt;- function(data = data, ...) {</w:t>
            </w:r>
          </w:p>
          <w:p w14:paraId="7DC0AC18" w14:textId="77777777" w:rsidR="00761F37" w:rsidRDefault="00EC0447">
            <w:pPr>
              <w:pStyle w:val="NoSpacing"/>
            </w:pPr>
            <w:r>
              <w:t xml:space="preserve">  data &lt;- as.data.frame(data)</w:t>
            </w:r>
          </w:p>
          <w:p w14:paraId="639721E2" w14:textId="77777777" w:rsidR="00761F37" w:rsidRDefault="00EC0447">
            <w:pPr>
              <w:pStyle w:val="NoSpacing"/>
            </w:pPr>
            <w:r>
              <w:t xml:space="preserve">  prediction_data &lt;- rep(NA, nrow(data))</w:t>
            </w:r>
          </w:p>
          <w:p w14:paraId="37FBBD09" w14:textId="77777777" w:rsidR="00761F37" w:rsidRDefault="00EC0447">
            <w:pPr>
              <w:pStyle w:val="NoSpacing"/>
            </w:pPr>
            <w:r>
              <w:t xml:space="preserve">  A &lt;- -0.085*data$m0_Age+0.00105*(data$m0_Age^2)+0.156*data$m0_Sex+0.262*data$m0_Intox_Smoking_current+</w:t>
            </w:r>
          </w:p>
          <w:p w14:paraId="4F8FC541" w14:textId="77777777" w:rsidR="00761F37" w:rsidRDefault="00EC0447">
            <w:pPr>
              <w:pStyle w:val="NoSpacing"/>
            </w:pPr>
            <w:r>
              <w:t xml:space="preserve">    0.00429*data$m0_SAP+0.223*data$M0_diabetes+0.406*data$m0_History_CVA+0.283*data$m0_History_PAD+</w:t>
            </w:r>
          </w:p>
          <w:p w14:paraId="598F3749" w14:textId="77777777" w:rsidR="00761F37" w:rsidRDefault="00EC0447">
            <w:pPr>
              <w:pStyle w:val="NoSpacing"/>
            </w:pPr>
            <w:r>
              <w:t xml:space="preserve">    0.0229*data$m0_polyvascular_disease-0.426*data$m0_Lab_HDLchol+0.0959*data$m0_Lab_Chol-</w:t>
            </w:r>
          </w:p>
          <w:p w14:paraId="6648E234" w14:textId="77777777" w:rsidR="00761F37" w:rsidRDefault="00EC0447">
            <w:pPr>
              <w:pStyle w:val="NoSpacing"/>
            </w:pPr>
            <w:r>
              <w:t xml:space="preserve">    0.0532*data$m0_Lab_eGFR_CKD_EPI+0.000306*(data$m0_Lab_eGFR_CKD_EPI^2)</w:t>
            </w:r>
          </w:p>
          <w:p w14:paraId="151ADA4E" w14:textId="77777777" w:rsidR="00761F37" w:rsidRDefault="00EC0447">
            <w:pPr>
              <w:pStyle w:val="NoSpacing"/>
            </w:pPr>
            <w:r>
              <w:t xml:space="preserve">  for(i in 1:nrow(data)) {</w:t>
            </w:r>
          </w:p>
          <w:p w14:paraId="4235AE04" w14:textId="77777777" w:rsidR="00761F37" w:rsidRDefault="00EC0447">
            <w:pPr>
              <w:pStyle w:val="NoSpacing"/>
            </w:pPr>
            <w:r>
              <w:t xml:space="preserve">    prediction_data[i] &lt;- (1-0.81066^exp(A[i]+2.099))*100</w:t>
            </w:r>
          </w:p>
          <w:p w14:paraId="20619477" w14:textId="77777777" w:rsidR="00761F37" w:rsidRDefault="00EC0447">
            <w:pPr>
              <w:pStyle w:val="NoSpacing"/>
            </w:pPr>
            <w:r>
              <w:t xml:space="preserve">    ten_year_risk &lt;- mean(prediction_data)</w:t>
            </w:r>
          </w:p>
          <w:p w14:paraId="5A8957DF" w14:textId="77777777" w:rsidR="00761F37" w:rsidRDefault="00EC0447">
            <w:pPr>
              <w:pStyle w:val="NoSpacing"/>
            </w:pPr>
            <w:r>
              <w:t xml:space="preserve">  }</w:t>
            </w:r>
          </w:p>
          <w:p w14:paraId="61FCDA28" w14:textId="77777777" w:rsidR="00761F37" w:rsidRDefault="00EC0447">
            <w:pPr>
              <w:pStyle w:val="NoSpacing"/>
            </w:pPr>
            <w:r>
              <w:t xml:space="preserve">  return(ten_year_risk)</w:t>
            </w:r>
          </w:p>
          <w:p w14:paraId="3C4A09B2" w14:textId="77777777" w:rsidR="00761F37" w:rsidRDefault="00EC0447">
            <w:pPr>
              <w:pStyle w:val="NoSpacing"/>
            </w:pPr>
            <w:r>
              <w:t>}</w:t>
            </w:r>
          </w:p>
          <w:p w14:paraId="7F62D158" w14:textId="77777777" w:rsidR="00761F37" w:rsidRDefault="00761F37">
            <w:pPr>
              <w:pStyle w:val="NoSpacing"/>
            </w:pPr>
          </w:p>
          <w:p w14:paraId="0D061B73" w14:textId="77777777" w:rsidR="00761F37" w:rsidRDefault="00EC0447">
            <w:pPr>
              <w:pStyle w:val="NoSpacing"/>
            </w:pPr>
            <w:r>
              <w:t># Combine SMART prediction model and imputed data to make predictions on imputed data</w:t>
            </w:r>
          </w:p>
          <w:p w14:paraId="3E57D5A2" w14:textId="77777777" w:rsidR="00761F37" w:rsidRDefault="00EC0447">
            <w:pPr>
              <w:pStyle w:val="NoSpacing"/>
            </w:pPr>
            <w:r>
              <w:t>prediction_single_missing &lt;- function(data = data,</w:t>
            </w:r>
          </w:p>
          <w:p w14:paraId="4AAB6CEF" w14:textId="77777777" w:rsidR="00761F37" w:rsidRDefault="00EC0447">
            <w:pPr>
              <w:pStyle w:val="NoSpacing"/>
            </w:pPr>
            <w:r>
              <w:t xml:space="preserve">                                      real_data = knn1,</w:t>
            </w:r>
          </w:p>
          <w:p w14:paraId="2D7EF8CC" w14:textId="77777777" w:rsidR="00761F37" w:rsidRDefault="00EC0447">
            <w:pPr>
              <w:pStyle w:val="NoSpacing"/>
            </w:pPr>
            <w:r>
              <w:t xml:space="preserve">                                      test_var = "m0_Intox_Smoking_current",</w:t>
            </w:r>
          </w:p>
          <w:p w14:paraId="7B1B7A21" w14:textId="77777777" w:rsidR="00761F37" w:rsidRDefault="00EC0447">
            <w:pPr>
              <w:pStyle w:val="NoSpacing"/>
            </w:pPr>
            <w:r>
              <w:t xml:space="preserve">                                      seed = NA,</w:t>
            </w:r>
          </w:p>
          <w:p w14:paraId="682943E4" w14:textId="77777777" w:rsidR="00761F37" w:rsidRDefault="00EC0447">
            <w:pPr>
              <w:pStyle w:val="NoSpacing"/>
            </w:pPr>
            <w:r>
              <w:t xml:space="preserve">                                      n.imp = 50,</w:t>
            </w:r>
          </w:p>
          <w:p w14:paraId="121E5E11" w14:textId="77777777" w:rsidR="00761F37" w:rsidRDefault="00EC0447">
            <w:pPr>
              <w:pStyle w:val="NoSpacing"/>
            </w:pPr>
            <w:r>
              <w:t xml:space="preserve">                                      ...)</w:t>
            </w:r>
          </w:p>
          <w:p w14:paraId="320B7CA8" w14:textId="77777777" w:rsidR="00761F37" w:rsidRDefault="00EC0447">
            <w:pPr>
              <w:pStyle w:val="NoSpacing"/>
            </w:pPr>
            <w:r>
              <w:t>{</w:t>
            </w:r>
          </w:p>
          <w:p w14:paraId="7DBA01A2" w14:textId="77777777" w:rsidR="00761F37" w:rsidRDefault="00EC0447">
            <w:pPr>
              <w:pStyle w:val="NoSpacing"/>
            </w:pPr>
            <w:r>
              <w:t xml:space="preserve">  cur_data_joint &lt;- cur_data_cond &lt;- prediction_joint &lt;- prediction_cond &lt;- </w:t>
            </w:r>
            <w:r>
              <w:lastRenderedPageBreak/>
              <w:t>prediction_mean &lt;- prediction_real &lt;- rep(NA, n.imp)</w:t>
            </w:r>
          </w:p>
          <w:p w14:paraId="63DDA46D" w14:textId="77777777" w:rsidR="00761F37" w:rsidRDefault="00EC0447">
            <w:pPr>
              <w:pStyle w:val="NoSpacing"/>
            </w:pPr>
            <w:r>
              <w:t xml:space="preserve">  </w:t>
            </w:r>
          </w:p>
          <w:p w14:paraId="48F9DE1C" w14:textId="77777777" w:rsidR="00761F37" w:rsidRDefault="00EC0447">
            <w:pPr>
              <w:pStyle w:val="NoSpacing"/>
            </w:pPr>
            <w:r>
              <w:t xml:space="preserve">  if (!is.na(seed)) {</w:t>
            </w:r>
          </w:p>
          <w:p w14:paraId="34CAC352" w14:textId="77777777" w:rsidR="00761F37" w:rsidRDefault="00EC0447">
            <w:pPr>
              <w:pStyle w:val="NoSpacing"/>
            </w:pPr>
            <w:r>
              <w:t xml:space="preserve">    set.seed(seed)</w:t>
            </w:r>
          </w:p>
          <w:p w14:paraId="61B3F0E3" w14:textId="77777777" w:rsidR="00761F37" w:rsidRDefault="00EC0447">
            <w:pPr>
              <w:pStyle w:val="NoSpacing"/>
            </w:pPr>
            <w:r>
              <w:t xml:space="preserve">  }</w:t>
            </w:r>
          </w:p>
          <w:p w14:paraId="4F2D14F9" w14:textId="77777777" w:rsidR="00761F37" w:rsidRDefault="00EC0447">
            <w:pPr>
              <w:pStyle w:val="NoSpacing"/>
            </w:pPr>
            <w:r>
              <w:t xml:space="preserve">  </w:t>
            </w:r>
          </w:p>
          <w:p w14:paraId="0F8A6C80" w14:textId="77777777" w:rsidR="00761F37" w:rsidRDefault="00EC0447">
            <w:pPr>
              <w:pStyle w:val="NoSpacing"/>
            </w:pPr>
            <w:r>
              <w:t xml:space="preserve">  pb &lt;- txtProgressBar(min = 0, max = nrow(data[1][[1]]), style = 3)</w:t>
            </w:r>
          </w:p>
          <w:p w14:paraId="4C712E62" w14:textId="77777777" w:rsidR="00761F37" w:rsidRDefault="00EC0447">
            <w:pPr>
              <w:pStyle w:val="NoSpacing"/>
            </w:pPr>
            <w:r>
              <w:t xml:space="preserve">  for(i in 1:nrow(data[1][[1]])) {</w:t>
            </w:r>
          </w:p>
          <w:p w14:paraId="2D0D552C" w14:textId="77777777" w:rsidR="00761F37" w:rsidRDefault="00EC0447">
            <w:pPr>
              <w:pStyle w:val="NoSpacing"/>
            </w:pPr>
            <w:r>
              <w:t xml:space="preserve">    setTxtProgressBar(pb, i)</w:t>
            </w:r>
          </w:p>
          <w:p w14:paraId="73893E37" w14:textId="77777777" w:rsidR="00761F37" w:rsidRDefault="00EC0447">
            <w:pPr>
              <w:pStyle w:val="NoSpacing"/>
            </w:pPr>
            <w:r>
              <w:t xml:space="preserve">    real_data &lt;- data[i,]</w:t>
            </w:r>
          </w:p>
          <w:p w14:paraId="7324BDE3" w14:textId="77777777" w:rsidR="00761F37" w:rsidRDefault="00EC0447">
            <w:pPr>
              <w:pStyle w:val="NoSpacing"/>
            </w:pPr>
            <w:r>
              <w:t xml:space="preserve">    joint_data &lt;- t(data[1][[1]][i,,])</w:t>
            </w:r>
          </w:p>
          <w:p w14:paraId="63959BAF" w14:textId="77777777" w:rsidR="00761F37" w:rsidRDefault="00EC0447">
            <w:pPr>
              <w:pStyle w:val="NoSpacing"/>
            </w:pPr>
            <w:r>
              <w:t xml:space="preserve">    cond_data &lt;- t(data[2][[1]][i,,])</w:t>
            </w:r>
          </w:p>
          <w:p w14:paraId="7D8269E7" w14:textId="77777777" w:rsidR="00761F37" w:rsidRDefault="00EC0447">
            <w:pPr>
              <w:pStyle w:val="NoSpacing"/>
            </w:pPr>
            <w:r>
              <w:t xml:space="preserve">    mean_data &lt;- t(data[3][[1]][i,])</w:t>
            </w:r>
          </w:p>
          <w:p w14:paraId="0F25C140" w14:textId="77777777" w:rsidR="00761F37" w:rsidRDefault="00EC0447">
            <w:pPr>
              <w:pStyle w:val="NoSpacing"/>
            </w:pPr>
            <w:r>
              <w:t xml:space="preserve">    </w:t>
            </w:r>
          </w:p>
          <w:p w14:paraId="36737151" w14:textId="77777777" w:rsidR="00761F37" w:rsidRDefault="00EC0447">
            <w:pPr>
              <w:pStyle w:val="NoSpacing"/>
            </w:pPr>
            <w:r>
              <w:t xml:space="preserve">    prediction_real[i] &lt;- SMART(real_data)</w:t>
            </w:r>
          </w:p>
          <w:p w14:paraId="05CF0BB1" w14:textId="77777777" w:rsidR="00761F37" w:rsidRDefault="00EC0447">
            <w:pPr>
              <w:pStyle w:val="NoSpacing"/>
            </w:pPr>
            <w:r>
              <w:t xml:space="preserve">    prediction_joint[i] &lt;- SMART(joint_data)</w:t>
            </w:r>
          </w:p>
          <w:p w14:paraId="730041EA" w14:textId="77777777" w:rsidR="00761F37" w:rsidRDefault="00EC0447">
            <w:pPr>
              <w:pStyle w:val="NoSpacing"/>
            </w:pPr>
            <w:r>
              <w:t xml:space="preserve">    prediction_cond[i] &lt;- SMART(cond_data)</w:t>
            </w:r>
          </w:p>
          <w:p w14:paraId="6BEDAC2F" w14:textId="77777777" w:rsidR="00761F37" w:rsidRDefault="00EC0447">
            <w:pPr>
              <w:pStyle w:val="NoSpacing"/>
            </w:pPr>
            <w:r>
              <w:t xml:space="preserve">    prediction_mean[i] &lt;- SMART(mean_data)</w:t>
            </w:r>
          </w:p>
          <w:p w14:paraId="17F382C9" w14:textId="77777777" w:rsidR="00761F37" w:rsidRDefault="00EC0447">
            <w:pPr>
              <w:pStyle w:val="NoSpacing"/>
            </w:pPr>
            <w:r>
              <w:t xml:space="preserve">  }</w:t>
            </w:r>
          </w:p>
          <w:p w14:paraId="73ED084C" w14:textId="77777777" w:rsidR="00761F37" w:rsidRDefault="00EC0447">
            <w:pPr>
              <w:pStyle w:val="NoSpacing"/>
            </w:pPr>
            <w:r>
              <w:t xml:space="preserve">  close(pb)</w:t>
            </w:r>
          </w:p>
          <w:p w14:paraId="67643D0C" w14:textId="77777777" w:rsidR="00761F37" w:rsidRDefault="00EC0447">
            <w:pPr>
              <w:pStyle w:val="NoSpacing"/>
            </w:pPr>
            <w:r>
              <w:t xml:space="preserve">  </w:t>
            </w:r>
          </w:p>
          <w:p w14:paraId="0B86F5DD" w14:textId="77777777" w:rsidR="00761F37" w:rsidRDefault="00EC0447">
            <w:pPr>
              <w:pStyle w:val="NoSpacing"/>
            </w:pPr>
            <w:r>
              <w:t xml:space="preserve">  return(list(SMART_real = prediction_real,</w:t>
            </w:r>
          </w:p>
          <w:p w14:paraId="5392E677" w14:textId="77777777" w:rsidR="00761F37" w:rsidRDefault="00EC0447">
            <w:pPr>
              <w:pStyle w:val="NoSpacing"/>
            </w:pPr>
            <w:r>
              <w:t xml:space="preserve">              SMART_joint = prediction_joint,</w:t>
            </w:r>
          </w:p>
          <w:p w14:paraId="45A05280" w14:textId="77777777" w:rsidR="00761F37" w:rsidRDefault="00EC0447">
            <w:pPr>
              <w:pStyle w:val="NoSpacing"/>
            </w:pPr>
            <w:r>
              <w:t xml:space="preserve">              SMART_cond = prediction_cond,</w:t>
            </w:r>
          </w:p>
          <w:p w14:paraId="3289C83A" w14:textId="77777777" w:rsidR="00761F37" w:rsidRDefault="00EC0447">
            <w:pPr>
              <w:pStyle w:val="NoSpacing"/>
              <w:rPr>
                <w:lang w:val="nl-NL"/>
              </w:rPr>
            </w:pPr>
            <w:r>
              <w:t xml:space="preserve">              </w:t>
            </w:r>
            <w:r>
              <w:rPr>
                <w:lang w:val="nl-NL"/>
              </w:rPr>
              <w:t>SMART_mean = prediction_mean))</w:t>
            </w:r>
          </w:p>
          <w:p w14:paraId="6AD316BC" w14:textId="77777777" w:rsidR="00761F37" w:rsidRDefault="00EC0447">
            <w:pPr>
              <w:pStyle w:val="NoSpacing"/>
            </w:pPr>
            <w:r>
              <w:rPr>
                <w:lang w:val="nl-NL"/>
              </w:rPr>
              <w:t>}</w:t>
            </w:r>
          </w:p>
        </w:tc>
      </w:tr>
    </w:tbl>
    <w:p w14:paraId="33A90414" w14:textId="77777777" w:rsidR="00761F37" w:rsidRDefault="00761F37"/>
    <w:sectPr w:rsidR="00761F37">
      <w:footerReference w:type="default" r:id="rId11"/>
      <w:pgSz w:w="12240" w:h="15840"/>
      <w:pgMar w:top="1440" w:right="1440" w:bottom="1440" w:left="1440" w:header="0" w:footer="720" w:gutter="0"/>
      <w:cols w:space="720"/>
      <w:formProt w:val="0"/>
      <w:docGrid w:linePitch="299" w:charSpace="1638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15B18B" w14:textId="77777777" w:rsidR="00C67198" w:rsidRDefault="00C67198">
      <w:pPr>
        <w:spacing w:after="0" w:line="240" w:lineRule="auto"/>
      </w:pPr>
      <w:r>
        <w:separator/>
      </w:r>
    </w:p>
  </w:endnote>
  <w:endnote w:type="continuationSeparator" w:id="0">
    <w:p w14:paraId="3326952C" w14:textId="77777777" w:rsidR="00C67198" w:rsidRDefault="00C671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Quattrocento Sans">
    <w:altName w:val="Cambria"/>
    <w:charset w:val="01"/>
    <w:family w:val="roman"/>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ohit Devanagari">
    <w:altName w:val="Cambria"/>
    <w:panose1 w:val="00000000000000000000"/>
    <w:charset w:val="00"/>
    <w:family w:val="roman"/>
    <w:notTrueType/>
    <w:pitch w:val="default"/>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70C16" w14:textId="77777777" w:rsidR="00EC0447" w:rsidRDefault="00EC0447">
    <w:r>
      <w:fldChar w:fldCharType="begin"/>
    </w:r>
    <w:r>
      <w:instrText>PAGE</w:instrText>
    </w:r>
    <w:r>
      <w:fldChar w:fldCharType="separate"/>
    </w:r>
    <w:r w:rsidR="000B624C">
      <w:rPr>
        <w:noProof/>
      </w:rPr>
      <w:t>23</w:t>
    </w:r>
    <w:r>
      <w:fldChar w:fldCharType="end"/>
    </w:r>
  </w:p>
  <w:p w14:paraId="51677432" w14:textId="77777777" w:rsidR="00EC0447" w:rsidRDefault="00EC044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E9B343" w14:textId="77777777" w:rsidR="00C67198" w:rsidRDefault="00C67198">
      <w:pPr>
        <w:spacing w:after="0" w:line="240" w:lineRule="auto"/>
      </w:pPr>
      <w:r>
        <w:separator/>
      </w:r>
    </w:p>
  </w:footnote>
  <w:footnote w:type="continuationSeparator" w:id="0">
    <w:p w14:paraId="65919E10" w14:textId="77777777" w:rsidR="00C67198" w:rsidRDefault="00C671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C7152D"/>
    <w:multiLevelType w:val="multilevel"/>
    <w:tmpl w:val="17C0A5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81B79D2"/>
    <w:multiLevelType w:val="multilevel"/>
    <w:tmpl w:val="774AC6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43D16658"/>
    <w:multiLevelType w:val="multilevel"/>
    <w:tmpl w:val="1870C09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63F901FE"/>
    <w:multiLevelType w:val="multilevel"/>
    <w:tmpl w:val="12DE1176"/>
    <w:lvl w:ilvl="0">
      <w:start w:val="6"/>
      <w:numFmt w:val="bullet"/>
      <w:lvlText w:val=""/>
      <w:lvlJc w:val="left"/>
      <w:pPr>
        <w:ind w:left="720" w:hanging="360"/>
      </w:pPr>
      <w:rPr>
        <w:rFonts w:ascii="Symbol" w:hAnsi="Symbol" w:cs="Quattrocento San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1F37"/>
    <w:rsid w:val="000B624C"/>
    <w:rsid w:val="001A60D4"/>
    <w:rsid w:val="005F7C4D"/>
    <w:rsid w:val="00634F8D"/>
    <w:rsid w:val="006D4772"/>
    <w:rsid w:val="006E367C"/>
    <w:rsid w:val="00704761"/>
    <w:rsid w:val="00735186"/>
    <w:rsid w:val="00761F37"/>
    <w:rsid w:val="00800F20"/>
    <w:rsid w:val="00854BD3"/>
    <w:rsid w:val="00B133A8"/>
    <w:rsid w:val="00BA610C"/>
    <w:rsid w:val="00BD0CBD"/>
    <w:rsid w:val="00C67198"/>
    <w:rsid w:val="00EC0447"/>
  </w:rsids>
  <m:mathPr>
    <m:mathFont m:val="Cambria Math"/>
    <m:brkBin m:val="before"/>
    <m:brkBinSub m:val="--"/>
    <m:smallFrac m:val="0"/>
    <m:dispDef/>
    <m:lMargin m:val="0"/>
    <m:rMargin m:val="0"/>
    <m:defJc m:val="centerGroup"/>
    <m:wrapIndent m:val="1440"/>
    <m:intLim m:val="subSup"/>
    <m:naryLim m:val="undOvr"/>
  </m:mathPr>
  <w:themeFontLang w:val="nl-N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D8E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Quattrocento Sans" w:eastAsia="Quattrocento Sans" w:hAnsi="Quattrocento Sans" w:cs="Quattrocento Sans"/>
        <w:sz w:val="22"/>
        <w:szCs w:val="22"/>
        <w:lang w:val="en-US"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01FC"/>
    <w:pPr>
      <w:spacing w:after="200" w:line="360" w:lineRule="auto"/>
    </w:pPr>
    <w:rPr>
      <w:rFonts w:asciiTheme="majorHAnsi" w:eastAsia="Calibri" w:hAnsiTheme="majorHAnsi" w:cs="Calibri"/>
    </w:rPr>
  </w:style>
  <w:style w:type="paragraph" w:styleId="Heading1">
    <w:name w:val="heading 1"/>
    <w:basedOn w:val="Normal"/>
    <w:next w:val="Normal"/>
    <w:qFormat/>
    <w:rsid w:val="009F2E0F"/>
    <w:pPr>
      <w:keepNext/>
      <w:keepLines/>
      <w:numPr>
        <w:numId w:val="1"/>
      </w:numPr>
      <w:spacing w:before="480" w:after="120"/>
      <w:outlineLvl w:val="0"/>
    </w:pPr>
    <w:rPr>
      <w:rFonts w:cstheme="majorHAnsi"/>
      <w:b/>
    </w:rPr>
  </w:style>
  <w:style w:type="paragraph" w:styleId="Heading2">
    <w:name w:val="heading 2"/>
    <w:basedOn w:val="Normal"/>
    <w:next w:val="Normal"/>
    <w:qFormat/>
    <w:rsid w:val="009F2E0F"/>
    <w:pPr>
      <w:keepNext/>
      <w:keepLines/>
      <w:numPr>
        <w:ilvl w:val="1"/>
        <w:numId w:val="1"/>
      </w:numPr>
      <w:spacing w:before="360" w:after="80"/>
      <w:outlineLvl w:val="1"/>
    </w:pPr>
    <w:rPr>
      <w:rFonts w:cstheme="majorHAnsi"/>
      <w:b/>
    </w:rPr>
  </w:style>
  <w:style w:type="paragraph" w:styleId="Heading3">
    <w:name w:val="heading 3"/>
    <w:basedOn w:val="Normal"/>
    <w:next w:val="Normal"/>
    <w:qFormat/>
    <w:rsid w:val="009F2E0F"/>
    <w:pPr>
      <w:keepNext/>
      <w:keepLines/>
      <w:numPr>
        <w:ilvl w:val="2"/>
        <w:numId w:val="1"/>
      </w:numPr>
      <w:spacing w:before="280" w:after="80"/>
      <w:outlineLvl w:val="2"/>
    </w:pPr>
    <w:rPr>
      <w:rFonts w:cstheme="majorHAnsi"/>
      <w:bCs/>
      <w:i/>
      <w:iCs/>
    </w:rPr>
  </w:style>
  <w:style w:type="paragraph" w:styleId="Heading4">
    <w:name w:val="heading 4"/>
    <w:basedOn w:val="Normal"/>
    <w:next w:val="Normal"/>
    <w:qFormat/>
    <w:pPr>
      <w:keepNext/>
      <w:keepLines/>
      <w:numPr>
        <w:ilvl w:val="3"/>
        <w:numId w:val="1"/>
      </w:numPr>
      <w:spacing w:before="240" w:after="40"/>
      <w:outlineLvl w:val="3"/>
    </w:pPr>
    <w:rPr>
      <w:b/>
      <w:sz w:val="24"/>
      <w:szCs w:val="24"/>
    </w:rPr>
  </w:style>
  <w:style w:type="paragraph" w:styleId="Heading5">
    <w:name w:val="heading 5"/>
    <w:basedOn w:val="Normal"/>
    <w:next w:val="Normal"/>
    <w:qFormat/>
    <w:pPr>
      <w:keepNext/>
      <w:keepLines/>
      <w:numPr>
        <w:ilvl w:val="4"/>
        <w:numId w:val="1"/>
      </w:numPr>
      <w:spacing w:before="220" w:after="40"/>
      <w:outlineLvl w:val="4"/>
    </w:pPr>
    <w:rPr>
      <w:b/>
    </w:rPr>
  </w:style>
  <w:style w:type="paragraph" w:styleId="Heading6">
    <w:name w:val="heading 6"/>
    <w:basedOn w:val="Normal"/>
    <w:next w:val="Normal"/>
    <w:qFormat/>
    <w:pPr>
      <w:keepNext/>
      <w:keepLines/>
      <w:numPr>
        <w:ilvl w:val="5"/>
        <w:numId w:val="1"/>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F2E0F"/>
    <w:pPr>
      <w:keepNext/>
      <w:keepLines/>
      <w:numPr>
        <w:ilvl w:val="6"/>
        <w:numId w:val="1"/>
      </w:numPr>
      <w:spacing w:before="40" w:after="0"/>
      <w:outlineLvl w:val="6"/>
    </w:pPr>
    <w:rPr>
      <w:rFonts w:eastAsiaTheme="majorEastAsia" w:cstheme="majorBidi"/>
      <w:i/>
      <w:iCs/>
      <w:color w:val="243F60" w:themeColor="accent1" w:themeShade="7F"/>
    </w:rPr>
  </w:style>
  <w:style w:type="paragraph" w:styleId="Heading8">
    <w:name w:val="heading 8"/>
    <w:basedOn w:val="Normal"/>
    <w:next w:val="Normal"/>
    <w:link w:val="Heading8Char"/>
    <w:uiPriority w:val="9"/>
    <w:semiHidden/>
    <w:unhideWhenUsed/>
    <w:qFormat/>
    <w:rsid w:val="009F2E0F"/>
    <w:pPr>
      <w:keepNext/>
      <w:keepLines/>
      <w:numPr>
        <w:ilvl w:val="7"/>
        <w:numId w:val="1"/>
      </w:numPr>
      <w:spacing w:before="40" w:after="0"/>
      <w:outlineLvl w:val="7"/>
    </w:pPr>
    <w:rPr>
      <w:rFonts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F2E0F"/>
    <w:pPr>
      <w:keepNext/>
      <w:keepLines/>
      <w:numPr>
        <w:ilvl w:val="8"/>
        <w:numId w:val="1"/>
      </w:numPr>
      <w:spacing w:before="40" w:after="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001F0F"/>
    <w:rPr>
      <w:rFonts w:ascii="Tahoma" w:hAnsi="Tahoma" w:cs="Tahoma"/>
      <w:sz w:val="16"/>
      <w:szCs w:val="16"/>
    </w:rPr>
  </w:style>
  <w:style w:type="character" w:customStyle="1" w:styleId="CommentSubjectChar">
    <w:name w:val="Comment Subject Char"/>
    <w:basedOn w:val="CommentTextChar"/>
    <w:link w:val="CommentSubject"/>
    <w:uiPriority w:val="99"/>
    <w:semiHidden/>
    <w:qFormat/>
    <w:rsid w:val="00F105F6"/>
    <w:rPr>
      <w:b/>
      <w:bCs/>
      <w:sz w:val="20"/>
      <w:szCs w:val="20"/>
    </w:rPr>
  </w:style>
  <w:style w:type="character" w:customStyle="1" w:styleId="HeaderChar">
    <w:name w:val="Header Char"/>
    <w:basedOn w:val="DefaultParagraphFont"/>
    <w:link w:val="Header"/>
    <w:uiPriority w:val="99"/>
    <w:qFormat/>
    <w:rsid w:val="00FE26EC"/>
  </w:style>
  <w:style w:type="character" w:customStyle="1" w:styleId="FooterChar">
    <w:name w:val="Footer Char"/>
    <w:basedOn w:val="DefaultParagraphFont"/>
    <w:link w:val="Footer"/>
    <w:uiPriority w:val="99"/>
    <w:qFormat/>
    <w:rsid w:val="00FE26EC"/>
  </w:style>
  <w:style w:type="character" w:styleId="Emphasis">
    <w:name w:val="Emphasis"/>
    <w:basedOn w:val="DefaultParagraphFont"/>
    <w:uiPriority w:val="20"/>
    <w:qFormat/>
    <w:rsid w:val="00AA0663"/>
    <w:rPr>
      <w:i/>
      <w:iCs/>
    </w:rPr>
  </w:style>
  <w:style w:type="character" w:customStyle="1" w:styleId="InternetLink">
    <w:name w:val="Internet Link"/>
    <w:basedOn w:val="DefaultParagraphFont"/>
    <w:uiPriority w:val="99"/>
    <w:unhideWhenUsed/>
    <w:rsid w:val="00605149"/>
    <w:rPr>
      <w:color w:val="0000FF" w:themeColor="hyperlink"/>
      <w:u w:val="single"/>
    </w:rPr>
  </w:style>
  <w:style w:type="character" w:styleId="PlaceholderText">
    <w:name w:val="Placeholder Text"/>
    <w:basedOn w:val="DefaultParagraphFont"/>
    <w:uiPriority w:val="99"/>
    <w:semiHidden/>
    <w:qFormat/>
    <w:rsid w:val="00F24591"/>
    <w:rPr>
      <w:color w:val="808080"/>
    </w:rPr>
  </w:style>
  <w:style w:type="character" w:customStyle="1" w:styleId="HTMLPreformattedChar">
    <w:name w:val="HTML Preformatted Char"/>
    <w:basedOn w:val="DefaultParagraphFont"/>
    <w:link w:val="HTMLPreformatted"/>
    <w:uiPriority w:val="99"/>
    <w:semiHidden/>
    <w:qFormat/>
    <w:rsid w:val="00853F5F"/>
    <w:rPr>
      <w:rFonts w:ascii="Courier New" w:eastAsia="Times New Roman" w:hAnsi="Courier New" w:cs="Courier New"/>
      <w:sz w:val="20"/>
      <w:szCs w:val="20"/>
      <w:lang w:val="nl-NL"/>
    </w:rPr>
  </w:style>
  <w:style w:type="character" w:customStyle="1" w:styleId="gnkrckgcgsb">
    <w:name w:val="gnkrckgcgsb"/>
    <w:basedOn w:val="DefaultParagraphFont"/>
    <w:qFormat/>
    <w:rsid w:val="00853F5F"/>
  </w:style>
  <w:style w:type="character" w:customStyle="1" w:styleId="Heading7Char">
    <w:name w:val="Heading 7 Char"/>
    <w:basedOn w:val="DefaultParagraphFont"/>
    <w:link w:val="Heading7"/>
    <w:uiPriority w:val="9"/>
    <w:semiHidden/>
    <w:qFormat/>
    <w:rsid w:val="009F2E0F"/>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qFormat/>
    <w:rsid w:val="009F2E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9F2E0F"/>
    <w:rPr>
      <w:rFonts w:asciiTheme="majorHAnsi" w:eastAsiaTheme="majorEastAsia" w:hAnsiTheme="majorHAnsi" w:cstheme="majorBidi"/>
      <w:i/>
      <w:iCs/>
      <w:color w:val="272727" w:themeColor="text1" w:themeTint="D8"/>
      <w:sz w:val="21"/>
      <w:szCs w:val="21"/>
    </w:rPr>
  </w:style>
  <w:style w:type="character" w:customStyle="1" w:styleId="UnresolvedMention">
    <w:name w:val="Unresolved Mention"/>
    <w:basedOn w:val="DefaultParagraphFont"/>
    <w:uiPriority w:val="99"/>
    <w:semiHidden/>
    <w:unhideWhenUsed/>
    <w:qFormat/>
    <w:rsid w:val="007A50ED"/>
    <w:rPr>
      <w:color w:val="605E5C"/>
      <w:shd w:val="clear" w:color="auto" w:fill="E1DFDD"/>
    </w:rPr>
  </w:style>
  <w:style w:type="paragraph" w:customStyle="1" w:styleId="Heading">
    <w:name w:val="Heading"/>
    <w:basedOn w:val="Normal"/>
    <w:next w:val="BodyText"/>
    <w:qFormat/>
    <w:rsid w:val="00BA7899"/>
    <w:rPr>
      <w:b/>
      <w:color w:val="000000"/>
      <w:sz w:val="28"/>
      <w:szCs w:val="28"/>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qFormat/>
    <w:rsid w:val="00C5195D"/>
    <w:pPr>
      <w:spacing w:line="240" w:lineRule="auto"/>
    </w:pPr>
    <w:rPr>
      <w:b/>
      <w:color w:val="4F81BD"/>
      <w:sz w:val="20"/>
      <w:szCs w:val="20"/>
    </w:rPr>
  </w:style>
  <w:style w:type="paragraph" w:customStyle="1" w:styleId="Index">
    <w:name w:val="Index"/>
    <w:basedOn w:val="Normal"/>
    <w:qFormat/>
    <w:pPr>
      <w:suppressLineNumbers/>
    </w:pPr>
    <w:rPr>
      <w:rFonts w:cs="Lohit Devanagari"/>
    </w:rPr>
  </w:style>
  <w:style w:type="paragraph" w:styleId="Title">
    <w:name w:val="Title"/>
    <w:basedOn w:val="Normal"/>
    <w:next w:val="Normal"/>
    <w:qFormat/>
    <w:pPr>
      <w:keepNext/>
      <w:keepLines/>
      <w:spacing w:before="480" w:after="120"/>
    </w:pPr>
    <w:rPr>
      <w:b/>
      <w:sz w:val="72"/>
      <w:szCs w:val="72"/>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001F0F"/>
    <w:pPr>
      <w:spacing w:after="0" w:line="240" w:lineRule="auto"/>
    </w:pPr>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qFormat/>
    <w:rsid w:val="00F105F6"/>
    <w:rPr>
      <w:b/>
      <w:bC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FE26EC"/>
    <w:pPr>
      <w:tabs>
        <w:tab w:val="center" w:pos="4536"/>
        <w:tab w:val="right" w:pos="9072"/>
      </w:tabs>
      <w:spacing w:after="0" w:line="240" w:lineRule="auto"/>
    </w:pPr>
  </w:style>
  <w:style w:type="paragraph" w:styleId="Footer">
    <w:name w:val="footer"/>
    <w:basedOn w:val="Normal"/>
    <w:link w:val="FooterChar"/>
    <w:uiPriority w:val="99"/>
    <w:unhideWhenUsed/>
    <w:rsid w:val="00FE26EC"/>
    <w:pPr>
      <w:tabs>
        <w:tab w:val="center" w:pos="4536"/>
        <w:tab w:val="right" w:pos="9072"/>
      </w:tabs>
      <w:spacing w:after="0" w:line="240" w:lineRule="auto"/>
    </w:pPr>
  </w:style>
  <w:style w:type="paragraph" w:styleId="ListParagraph">
    <w:name w:val="List Paragraph"/>
    <w:basedOn w:val="Normal"/>
    <w:uiPriority w:val="34"/>
    <w:qFormat/>
    <w:rsid w:val="00AA0663"/>
    <w:pPr>
      <w:ind w:left="720"/>
      <w:contextualSpacing/>
    </w:pPr>
  </w:style>
  <w:style w:type="paragraph" w:styleId="NoSpacing">
    <w:name w:val="No Spacing"/>
    <w:uiPriority w:val="1"/>
    <w:qFormat/>
    <w:rsid w:val="0098292F"/>
    <w:rPr>
      <w:rFonts w:ascii="Courier New" w:hAnsi="Courier New"/>
      <w:sz w:val="18"/>
    </w:rPr>
  </w:style>
  <w:style w:type="paragraph" w:styleId="ListBullet">
    <w:name w:val="List Bullet"/>
    <w:basedOn w:val="Normal"/>
    <w:uiPriority w:val="99"/>
    <w:unhideWhenUsed/>
    <w:qFormat/>
    <w:rsid w:val="0092496F"/>
    <w:pPr>
      <w:contextualSpacing/>
    </w:pPr>
  </w:style>
  <w:style w:type="paragraph" w:styleId="Revision">
    <w:name w:val="Revision"/>
    <w:uiPriority w:val="99"/>
    <w:semiHidden/>
    <w:qFormat/>
    <w:rsid w:val="001356F8"/>
  </w:style>
  <w:style w:type="paragraph" w:styleId="Bibliography">
    <w:name w:val="Bibliography"/>
    <w:basedOn w:val="Normal"/>
    <w:next w:val="Normal"/>
    <w:uiPriority w:val="37"/>
    <w:unhideWhenUsed/>
    <w:qFormat/>
    <w:rsid w:val="003D68E1"/>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qFormat/>
    <w:rsid w:val="00853F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rPr>
  </w:style>
  <w:style w:type="table" w:customStyle="1" w:styleId="TableNormal1">
    <w:name w:val="Table Normal1"/>
    <w:tblPr>
      <w:tblCellMar>
        <w:top w:w="0" w:type="dxa"/>
        <w:left w:w="0" w:type="dxa"/>
        <w:bottom w:w="0" w:type="dxa"/>
        <w:right w:w="0" w:type="dxa"/>
      </w:tblCellMar>
    </w:tblPr>
  </w:style>
  <w:style w:type="table" w:styleId="TableGrid">
    <w:name w:val="Table Grid"/>
    <w:basedOn w:val="TableNormal"/>
    <w:uiPriority w:val="59"/>
    <w:rsid w:val="00642F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2E448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Quattrocento Sans" w:eastAsia="Quattrocento Sans" w:hAnsi="Quattrocento Sans" w:cs="Quattrocento Sans"/>
        <w:sz w:val="22"/>
        <w:szCs w:val="22"/>
        <w:lang w:val="en-US"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01FC"/>
    <w:pPr>
      <w:spacing w:after="200" w:line="360" w:lineRule="auto"/>
    </w:pPr>
    <w:rPr>
      <w:rFonts w:asciiTheme="majorHAnsi" w:eastAsia="Calibri" w:hAnsiTheme="majorHAnsi" w:cs="Calibri"/>
    </w:rPr>
  </w:style>
  <w:style w:type="paragraph" w:styleId="Heading1">
    <w:name w:val="heading 1"/>
    <w:basedOn w:val="Normal"/>
    <w:next w:val="Normal"/>
    <w:qFormat/>
    <w:rsid w:val="009F2E0F"/>
    <w:pPr>
      <w:keepNext/>
      <w:keepLines/>
      <w:numPr>
        <w:numId w:val="1"/>
      </w:numPr>
      <w:spacing w:before="480" w:after="120"/>
      <w:outlineLvl w:val="0"/>
    </w:pPr>
    <w:rPr>
      <w:rFonts w:cstheme="majorHAnsi"/>
      <w:b/>
    </w:rPr>
  </w:style>
  <w:style w:type="paragraph" w:styleId="Heading2">
    <w:name w:val="heading 2"/>
    <w:basedOn w:val="Normal"/>
    <w:next w:val="Normal"/>
    <w:qFormat/>
    <w:rsid w:val="009F2E0F"/>
    <w:pPr>
      <w:keepNext/>
      <w:keepLines/>
      <w:numPr>
        <w:ilvl w:val="1"/>
        <w:numId w:val="1"/>
      </w:numPr>
      <w:spacing w:before="360" w:after="80"/>
      <w:outlineLvl w:val="1"/>
    </w:pPr>
    <w:rPr>
      <w:rFonts w:cstheme="majorHAnsi"/>
      <w:b/>
    </w:rPr>
  </w:style>
  <w:style w:type="paragraph" w:styleId="Heading3">
    <w:name w:val="heading 3"/>
    <w:basedOn w:val="Normal"/>
    <w:next w:val="Normal"/>
    <w:qFormat/>
    <w:rsid w:val="009F2E0F"/>
    <w:pPr>
      <w:keepNext/>
      <w:keepLines/>
      <w:numPr>
        <w:ilvl w:val="2"/>
        <w:numId w:val="1"/>
      </w:numPr>
      <w:spacing w:before="280" w:after="80"/>
      <w:outlineLvl w:val="2"/>
    </w:pPr>
    <w:rPr>
      <w:rFonts w:cstheme="majorHAnsi"/>
      <w:bCs/>
      <w:i/>
      <w:iCs/>
    </w:rPr>
  </w:style>
  <w:style w:type="paragraph" w:styleId="Heading4">
    <w:name w:val="heading 4"/>
    <w:basedOn w:val="Normal"/>
    <w:next w:val="Normal"/>
    <w:qFormat/>
    <w:pPr>
      <w:keepNext/>
      <w:keepLines/>
      <w:numPr>
        <w:ilvl w:val="3"/>
        <w:numId w:val="1"/>
      </w:numPr>
      <w:spacing w:before="240" w:after="40"/>
      <w:outlineLvl w:val="3"/>
    </w:pPr>
    <w:rPr>
      <w:b/>
      <w:sz w:val="24"/>
      <w:szCs w:val="24"/>
    </w:rPr>
  </w:style>
  <w:style w:type="paragraph" w:styleId="Heading5">
    <w:name w:val="heading 5"/>
    <w:basedOn w:val="Normal"/>
    <w:next w:val="Normal"/>
    <w:qFormat/>
    <w:pPr>
      <w:keepNext/>
      <w:keepLines/>
      <w:numPr>
        <w:ilvl w:val="4"/>
        <w:numId w:val="1"/>
      </w:numPr>
      <w:spacing w:before="220" w:after="40"/>
      <w:outlineLvl w:val="4"/>
    </w:pPr>
    <w:rPr>
      <w:b/>
    </w:rPr>
  </w:style>
  <w:style w:type="paragraph" w:styleId="Heading6">
    <w:name w:val="heading 6"/>
    <w:basedOn w:val="Normal"/>
    <w:next w:val="Normal"/>
    <w:qFormat/>
    <w:pPr>
      <w:keepNext/>
      <w:keepLines/>
      <w:numPr>
        <w:ilvl w:val="5"/>
        <w:numId w:val="1"/>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F2E0F"/>
    <w:pPr>
      <w:keepNext/>
      <w:keepLines/>
      <w:numPr>
        <w:ilvl w:val="6"/>
        <w:numId w:val="1"/>
      </w:numPr>
      <w:spacing w:before="40" w:after="0"/>
      <w:outlineLvl w:val="6"/>
    </w:pPr>
    <w:rPr>
      <w:rFonts w:eastAsiaTheme="majorEastAsia" w:cstheme="majorBidi"/>
      <w:i/>
      <w:iCs/>
      <w:color w:val="243F60" w:themeColor="accent1" w:themeShade="7F"/>
    </w:rPr>
  </w:style>
  <w:style w:type="paragraph" w:styleId="Heading8">
    <w:name w:val="heading 8"/>
    <w:basedOn w:val="Normal"/>
    <w:next w:val="Normal"/>
    <w:link w:val="Heading8Char"/>
    <w:uiPriority w:val="9"/>
    <w:semiHidden/>
    <w:unhideWhenUsed/>
    <w:qFormat/>
    <w:rsid w:val="009F2E0F"/>
    <w:pPr>
      <w:keepNext/>
      <w:keepLines/>
      <w:numPr>
        <w:ilvl w:val="7"/>
        <w:numId w:val="1"/>
      </w:numPr>
      <w:spacing w:before="40" w:after="0"/>
      <w:outlineLvl w:val="7"/>
    </w:pPr>
    <w:rPr>
      <w:rFonts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F2E0F"/>
    <w:pPr>
      <w:keepNext/>
      <w:keepLines/>
      <w:numPr>
        <w:ilvl w:val="8"/>
        <w:numId w:val="1"/>
      </w:numPr>
      <w:spacing w:before="40" w:after="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001F0F"/>
    <w:rPr>
      <w:rFonts w:ascii="Tahoma" w:hAnsi="Tahoma" w:cs="Tahoma"/>
      <w:sz w:val="16"/>
      <w:szCs w:val="16"/>
    </w:rPr>
  </w:style>
  <w:style w:type="character" w:customStyle="1" w:styleId="CommentSubjectChar">
    <w:name w:val="Comment Subject Char"/>
    <w:basedOn w:val="CommentTextChar"/>
    <w:link w:val="CommentSubject"/>
    <w:uiPriority w:val="99"/>
    <w:semiHidden/>
    <w:qFormat/>
    <w:rsid w:val="00F105F6"/>
    <w:rPr>
      <w:b/>
      <w:bCs/>
      <w:sz w:val="20"/>
      <w:szCs w:val="20"/>
    </w:rPr>
  </w:style>
  <w:style w:type="character" w:customStyle="1" w:styleId="HeaderChar">
    <w:name w:val="Header Char"/>
    <w:basedOn w:val="DefaultParagraphFont"/>
    <w:link w:val="Header"/>
    <w:uiPriority w:val="99"/>
    <w:qFormat/>
    <w:rsid w:val="00FE26EC"/>
  </w:style>
  <w:style w:type="character" w:customStyle="1" w:styleId="FooterChar">
    <w:name w:val="Footer Char"/>
    <w:basedOn w:val="DefaultParagraphFont"/>
    <w:link w:val="Footer"/>
    <w:uiPriority w:val="99"/>
    <w:qFormat/>
    <w:rsid w:val="00FE26EC"/>
  </w:style>
  <w:style w:type="character" w:styleId="Emphasis">
    <w:name w:val="Emphasis"/>
    <w:basedOn w:val="DefaultParagraphFont"/>
    <w:uiPriority w:val="20"/>
    <w:qFormat/>
    <w:rsid w:val="00AA0663"/>
    <w:rPr>
      <w:i/>
      <w:iCs/>
    </w:rPr>
  </w:style>
  <w:style w:type="character" w:customStyle="1" w:styleId="InternetLink">
    <w:name w:val="Internet Link"/>
    <w:basedOn w:val="DefaultParagraphFont"/>
    <w:uiPriority w:val="99"/>
    <w:unhideWhenUsed/>
    <w:rsid w:val="00605149"/>
    <w:rPr>
      <w:color w:val="0000FF" w:themeColor="hyperlink"/>
      <w:u w:val="single"/>
    </w:rPr>
  </w:style>
  <w:style w:type="character" w:styleId="PlaceholderText">
    <w:name w:val="Placeholder Text"/>
    <w:basedOn w:val="DefaultParagraphFont"/>
    <w:uiPriority w:val="99"/>
    <w:semiHidden/>
    <w:qFormat/>
    <w:rsid w:val="00F24591"/>
    <w:rPr>
      <w:color w:val="808080"/>
    </w:rPr>
  </w:style>
  <w:style w:type="character" w:customStyle="1" w:styleId="HTMLPreformattedChar">
    <w:name w:val="HTML Preformatted Char"/>
    <w:basedOn w:val="DefaultParagraphFont"/>
    <w:link w:val="HTMLPreformatted"/>
    <w:uiPriority w:val="99"/>
    <w:semiHidden/>
    <w:qFormat/>
    <w:rsid w:val="00853F5F"/>
    <w:rPr>
      <w:rFonts w:ascii="Courier New" w:eastAsia="Times New Roman" w:hAnsi="Courier New" w:cs="Courier New"/>
      <w:sz w:val="20"/>
      <w:szCs w:val="20"/>
      <w:lang w:val="nl-NL"/>
    </w:rPr>
  </w:style>
  <w:style w:type="character" w:customStyle="1" w:styleId="gnkrckgcgsb">
    <w:name w:val="gnkrckgcgsb"/>
    <w:basedOn w:val="DefaultParagraphFont"/>
    <w:qFormat/>
    <w:rsid w:val="00853F5F"/>
  </w:style>
  <w:style w:type="character" w:customStyle="1" w:styleId="Heading7Char">
    <w:name w:val="Heading 7 Char"/>
    <w:basedOn w:val="DefaultParagraphFont"/>
    <w:link w:val="Heading7"/>
    <w:uiPriority w:val="9"/>
    <w:semiHidden/>
    <w:qFormat/>
    <w:rsid w:val="009F2E0F"/>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qFormat/>
    <w:rsid w:val="009F2E0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9F2E0F"/>
    <w:rPr>
      <w:rFonts w:asciiTheme="majorHAnsi" w:eastAsiaTheme="majorEastAsia" w:hAnsiTheme="majorHAnsi" w:cstheme="majorBidi"/>
      <w:i/>
      <w:iCs/>
      <w:color w:val="272727" w:themeColor="text1" w:themeTint="D8"/>
      <w:sz w:val="21"/>
      <w:szCs w:val="21"/>
    </w:rPr>
  </w:style>
  <w:style w:type="character" w:customStyle="1" w:styleId="UnresolvedMention">
    <w:name w:val="Unresolved Mention"/>
    <w:basedOn w:val="DefaultParagraphFont"/>
    <w:uiPriority w:val="99"/>
    <w:semiHidden/>
    <w:unhideWhenUsed/>
    <w:qFormat/>
    <w:rsid w:val="007A50ED"/>
    <w:rPr>
      <w:color w:val="605E5C"/>
      <w:shd w:val="clear" w:color="auto" w:fill="E1DFDD"/>
    </w:rPr>
  </w:style>
  <w:style w:type="paragraph" w:customStyle="1" w:styleId="Heading">
    <w:name w:val="Heading"/>
    <w:basedOn w:val="Normal"/>
    <w:next w:val="BodyText"/>
    <w:qFormat/>
    <w:rsid w:val="00BA7899"/>
    <w:rPr>
      <w:b/>
      <w:color w:val="000000"/>
      <w:sz w:val="28"/>
      <w:szCs w:val="28"/>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qFormat/>
    <w:rsid w:val="00C5195D"/>
    <w:pPr>
      <w:spacing w:line="240" w:lineRule="auto"/>
    </w:pPr>
    <w:rPr>
      <w:b/>
      <w:color w:val="4F81BD"/>
      <w:sz w:val="20"/>
      <w:szCs w:val="20"/>
    </w:rPr>
  </w:style>
  <w:style w:type="paragraph" w:customStyle="1" w:styleId="Index">
    <w:name w:val="Index"/>
    <w:basedOn w:val="Normal"/>
    <w:qFormat/>
    <w:pPr>
      <w:suppressLineNumbers/>
    </w:pPr>
    <w:rPr>
      <w:rFonts w:cs="Lohit Devanagari"/>
    </w:rPr>
  </w:style>
  <w:style w:type="paragraph" w:styleId="Title">
    <w:name w:val="Title"/>
    <w:basedOn w:val="Normal"/>
    <w:next w:val="Normal"/>
    <w:qFormat/>
    <w:pPr>
      <w:keepNext/>
      <w:keepLines/>
      <w:spacing w:before="480" w:after="120"/>
    </w:pPr>
    <w:rPr>
      <w:b/>
      <w:sz w:val="72"/>
      <w:szCs w:val="72"/>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001F0F"/>
    <w:pPr>
      <w:spacing w:after="0" w:line="240" w:lineRule="auto"/>
    </w:pPr>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qFormat/>
    <w:rsid w:val="00F105F6"/>
    <w:rPr>
      <w:b/>
      <w:bC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FE26EC"/>
    <w:pPr>
      <w:tabs>
        <w:tab w:val="center" w:pos="4536"/>
        <w:tab w:val="right" w:pos="9072"/>
      </w:tabs>
      <w:spacing w:after="0" w:line="240" w:lineRule="auto"/>
    </w:pPr>
  </w:style>
  <w:style w:type="paragraph" w:styleId="Footer">
    <w:name w:val="footer"/>
    <w:basedOn w:val="Normal"/>
    <w:link w:val="FooterChar"/>
    <w:uiPriority w:val="99"/>
    <w:unhideWhenUsed/>
    <w:rsid w:val="00FE26EC"/>
    <w:pPr>
      <w:tabs>
        <w:tab w:val="center" w:pos="4536"/>
        <w:tab w:val="right" w:pos="9072"/>
      </w:tabs>
      <w:spacing w:after="0" w:line="240" w:lineRule="auto"/>
    </w:pPr>
  </w:style>
  <w:style w:type="paragraph" w:styleId="ListParagraph">
    <w:name w:val="List Paragraph"/>
    <w:basedOn w:val="Normal"/>
    <w:uiPriority w:val="34"/>
    <w:qFormat/>
    <w:rsid w:val="00AA0663"/>
    <w:pPr>
      <w:ind w:left="720"/>
      <w:contextualSpacing/>
    </w:pPr>
  </w:style>
  <w:style w:type="paragraph" w:styleId="NoSpacing">
    <w:name w:val="No Spacing"/>
    <w:uiPriority w:val="1"/>
    <w:qFormat/>
    <w:rsid w:val="0098292F"/>
    <w:rPr>
      <w:rFonts w:ascii="Courier New" w:hAnsi="Courier New"/>
      <w:sz w:val="18"/>
    </w:rPr>
  </w:style>
  <w:style w:type="paragraph" w:styleId="ListBullet">
    <w:name w:val="List Bullet"/>
    <w:basedOn w:val="Normal"/>
    <w:uiPriority w:val="99"/>
    <w:unhideWhenUsed/>
    <w:qFormat/>
    <w:rsid w:val="0092496F"/>
    <w:pPr>
      <w:contextualSpacing/>
    </w:pPr>
  </w:style>
  <w:style w:type="paragraph" w:styleId="Revision">
    <w:name w:val="Revision"/>
    <w:uiPriority w:val="99"/>
    <w:semiHidden/>
    <w:qFormat/>
    <w:rsid w:val="001356F8"/>
  </w:style>
  <w:style w:type="paragraph" w:styleId="Bibliography">
    <w:name w:val="Bibliography"/>
    <w:basedOn w:val="Normal"/>
    <w:next w:val="Normal"/>
    <w:uiPriority w:val="37"/>
    <w:unhideWhenUsed/>
    <w:qFormat/>
    <w:rsid w:val="003D68E1"/>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qFormat/>
    <w:rsid w:val="00853F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nl-NL"/>
    </w:rPr>
  </w:style>
  <w:style w:type="table" w:customStyle="1" w:styleId="TableNormal1">
    <w:name w:val="Table Normal1"/>
    <w:tblPr>
      <w:tblCellMar>
        <w:top w:w="0" w:type="dxa"/>
        <w:left w:w="0" w:type="dxa"/>
        <w:bottom w:w="0" w:type="dxa"/>
        <w:right w:w="0" w:type="dxa"/>
      </w:tblCellMar>
    </w:tblPr>
  </w:style>
  <w:style w:type="table" w:styleId="TableGrid">
    <w:name w:val="Table Grid"/>
    <w:basedOn w:val="TableNormal"/>
    <w:uiPriority w:val="59"/>
    <w:rsid w:val="00642F7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2E448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DB0742-5C12-4C45-A88C-872CF785D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3</Pages>
  <Words>7436</Words>
  <Characters>42390</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UMC Utrecht</Company>
  <LinksUpToDate>false</LinksUpToDate>
  <CharactersWithSpaces>49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jman, S.W.J.</dc:creator>
  <dc:description/>
  <cp:lastModifiedBy>Umamaheswari N.</cp:lastModifiedBy>
  <cp:revision>3</cp:revision>
  <dcterms:created xsi:type="dcterms:W3CDTF">2020-12-24T10:15:00Z</dcterms:created>
  <dcterms:modified xsi:type="dcterms:W3CDTF">2021-01-18T09: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MC Utrech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93"&gt;&lt;session id="AXZzZRDk"/&gt;&lt;style id="http://www.zotero.org/styles/vancouver" locale="en-GB"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